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81E5F" w:rsidRPr="00746F02" w:rsidRDefault="00B20D91">
      <w:pPr>
        <w:spacing w:after="112"/>
        <w:ind w:left="48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Supporting information for the manuscript:  Evidence for scaling up HIV treatment strategies </w:t>
      </w:r>
    </w:p>
    <w:p w:rsidR="00681E5F" w:rsidRPr="00746F02" w:rsidRDefault="00B20D91">
      <w:pPr>
        <w:spacing w:after="350"/>
        <w:ind w:right="5"/>
        <w:jc w:val="center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in sub-Saharan Africa: A call for incorporating health system constraints </w:t>
      </w:r>
    </w:p>
    <w:p w:rsidR="00681E5F" w:rsidRPr="001D5078" w:rsidRDefault="00B20D91">
      <w:pPr>
        <w:spacing w:after="2" w:line="356" w:lineRule="auto"/>
        <w:ind w:left="1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D5078">
        <w:rPr>
          <w:rFonts w:ascii="Times New Roman" w:hAnsi="Times New Roman" w:cs="Times New Roman"/>
          <w:b/>
          <w:sz w:val="24"/>
          <w:szCs w:val="24"/>
        </w:rPr>
        <w:t>A systematic literature review of modelling studies performing prospective population level cost-effectiveness analysis of HIV treatment strategies in sub-</w:t>
      </w:r>
    </w:p>
    <w:p w:rsidR="00681E5F" w:rsidRPr="001D5078" w:rsidRDefault="00B20D91">
      <w:pPr>
        <w:spacing w:after="294"/>
        <w:ind w:left="1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D5078">
        <w:rPr>
          <w:rFonts w:ascii="Times New Roman" w:hAnsi="Times New Roman" w:cs="Times New Roman"/>
          <w:b/>
          <w:sz w:val="24"/>
          <w:szCs w:val="24"/>
        </w:rPr>
        <w:t xml:space="preserve">Saharan Africa </w:t>
      </w:r>
    </w:p>
    <w:p w:rsidR="00681E5F" w:rsidRPr="00746F02" w:rsidRDefault="00B20D91">
      <w:pPr>
        <w:spacing w:after="198" w:line="358" w:lineRule="auto"/>
        <w:ind w:left="-5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In support of our manuscript entitled “Evidence for prioritizing HIV treatment strategies in sub-Saharan Africa: A call for incorporating health system constraints”, we conducted a systematic review to assess the degree to which health system constraints have been included in the analysis of cost-effectiveness of antiretroviral treatment interventions. </w:t>
      </w:r>
    </w:p>
    <w:p w:rsidR="00681E5F" w:rsidRPr="00746F02" w:rsidRDefault="00B20D91">
      <w:pPr>
        <w:spacing w:after="32" w:line="358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We searched for articles published until November 2015 in five databases (Cochrane library, Web of Science, PubMed, Medline, </w:t>
      </w:r>
      <w:proofErr w:type="spellStart"/>
      <w:r w:rsidRPr="00746F02">
        <w:rPr>
          <w:rFonts w:ascii="Times New Roman" w:hAnsi="Times New Roman" w:cs="Times New Roman"/>
          <w:sz w:val="24"/>
          <w:szCs w:val="24"/>
        </w:rPr>
        <w:t>Embase</w:t>
      </w:r>
      <w:proofErr w:type="spellEnd"/>
      <w:r w:rsidRPr="00746F02">
        <w:rPr>
          <w:rFonts w:ascii="Times New Roman" w:hAnsi="Times New Roman" w:cs="Times New Roman"/>
          <w:sz w:val="24"/>
          <w:szCs w:val="24"/>
        </w:rPr>
        <w:t>). Search terms included “cost-effective analysis”, “sub-Saharan Africa”, and “ART scale-up”, and yielded a total of 1800 original papers (</w:t>
      </w:r>
      <w:r w:rsidR="002003EC">
        <w:rPr>
          <w:rFonts w:ascii="Times New Roman" w:hAnsi="Times New Roman" w:cs="Times New Roman"/>
          <w:sz w:val="24"/>
          <w:szCs w:val="24"/>
        </w:rPr>
        <w:t xml:space="preserve">S1 </w:t>
      </w:r>
      <w:r w:rsidRPr="00746F02">
        <w:rPr>
          <w:rFonts w:ascii="Times New Roman" w:hAnsi="Times New Roman" w:cs="Times New Roman"/>
          <w:sz w:val="24"/>
          <w:szCs w:val="24"/>
        </w:rPr>
        <w:t>Figure). Two independent researchers screened the titles and abstracts of these papers for relevance. Articles were selected if written in English, and if a prospective CEA was performed on resource allocation at the general population level in sub-Saharan African countries. Retrospective cohort studies, patient models were excluded. The same researchers assessed in detail the full texts of 180 articles for final inclusion of 34 articles</w:t>
      </w:r>
      <w:r w:rsidR="00D91A22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966D4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b24sIEVuZ2xhbmQpPC9hYmJyLTE+PC9hbHQtcGVyaW9kaWNhbD48cGFnZXM+UzM1LTQyPC9wYWdl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</w:fldData>
        </w:fldChar>
      </w:r>
      <w:r w:rsidR="00D91A22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0ZWxvdTwvQXV0aG9yPjxZZWFyPjIwMTIxPC9ZZWFy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zNDEwMTwvcGFnZXM+PHZv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IxMjcxLTY8L3BhZ2VzPjx2b2x1bWU+MTA5PC92b2x1bWU+PG51bWJlcj41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==
</w:fldData>
        </w:fldChar>
      </w:r>
      <w:r w:rsidR="00D91A22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1A22" w:rsidRPr="00746F02">
        <w:rPr>
          <w:rFonts w:ascii="Times New Roman" w:hAnsi="Times New Roman" w:cs="Times New Roman"/>
          <w:sz w:val="24"/>
          <w:szCs w:val="24"/>
        </w:rPr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YXV0aG9yPjxhdXRob3I+Q2hpbmRlbGV2aXRjaCwgTC48L2F1dGhvcj48YXV0aG9yPkNvcmksIEEu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zAyMTY8L3BhZ2VzPjx2b2x1bWU+Nzwv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==
</w:fldData>
        </w:fldChar>
      </w:r>
      <w:r w:rsidR="00D91A22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1A22" w:rsidRPr="00746F02">
        <w:rPr>
          <w:rFonts w:ascii="Times New Roman" w:hAnsi="Times New Roman" w:cs="Times New Roman"/>
          <w:sz w:val="24"/>
          <w:szCs w:val="24"/>
        </w:rPr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b24sIEVuZ2xhbmQpPC9hYmJyLTE+PC9hbHQtcGVyaW9kaWNhbD48cGFnZXM+UzM1LTQyPC9wYWdl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</w:fldData>
        </w:fldChar>
      </w:r>
      <w:r w:rsidR="00D91A22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91A22" w:rsidRPr="00746F02">
        <w:rPr>
          <w:rFonts w:ascii="Times New Roman" w:hAnsi="Times New Roman" w:cs="Times New Roman"/>
          <w:sz w:val="24"/>
          <w:szCs w:val="24"/>
        </w:rPr>
      </w:r>
      <w:r w:rsidR="00D91A22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966D4C" w:rsidRPr="00746F02">
        <w:rPr>
          <w:rFonts w:ascii="Times New Roman" w:hAnsi="Times New Roman" w:cs="Times New Roman"/>
          <w:sz w:val="24"/>
          <w:szCs w:val="24"/>
        </w:rPr>
      </w:r>
      <w:r w:rsidR="00966D4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D91A22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Ventelou, 20121 #144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-34</w:t>
        </w:r>
      </w:hyperlink>
      <w:r w:rsidR="00D91A22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966D4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Pr="00746F02">
        <w:rPr>
          <w:rFonts w:ascii="Times New Roman" w:hAnsi="Times New Roman" w:cs="Times New Roman"/>
          <w:sz w:val="24"/>
          <w:szCs w:val="24"/>
        </w:rPr>
        <w:t xml:space="preserve"> (</w:t>
      </w:r>
      <w:r w:rsidR="002003EC">
        <w:rPr>
          <w:rFonts w:ascii="Times New Roman" w:hAnsi="Times New Roman" w:cs="Times New Roman"/>
          <w:sz w:val="24"/>
          <w:szCs w:val="24"/>
        </w:rPr>
        <w:t>S</w:t>
      </w:r>
      <w:r w:rsidRPr="00746F02">
        <w:rPr>
          <w:rFonts w:ascii="Times New Roman" w:hAnsi="Times New Roman" w:cs="Times New Roman"/>
          <w:sz w:val="24"/>
          <w:szCs w:val="24"/>
        </w:rPr>
        <w:t>1</w:t>
      </w:r>
      <w:r w:rsidR="002003EC">
        <w:rPr>
          <w:rFonts w:ascii="Times New Roman" w:hAnsi="Times New Roman" w:cs="Times New Roman"/>
          <w:sz w:val="24"/>
          <w:szCs w:val="24"/>
        </w:rPr>
        <w:t xml:space="preserve"> Figure</w:t>
      </w:r>
      <w:r w:rsidRPr="00746F02">
        <w:rPr>
          <w:rFonts w:ascii="Times New Roman" w:hAnsi="Times New Roman" w:cs="Times New Roman"/>
          <w:sz w:val="24"/>
          <w:szCs w:val="24"/>
        </w:rPr>
        <w:t xml:space="preserve">).   </w:t>
      </w:r>
    </w:p>
    <w:p w:rsidR="00681E5F" w:rsidRPr="00746F02" w:rsidRDefault="00B20D91">
      <w:pPr>
        <w:spacing w:after="115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81E5F" w:rsidRPr="00746F02" w:rsidRDefault="002003EC">
      <w:pPr>
        <w:spacing w:after="0" w:line="266" w:lineRule="auto"/>
        <w:ind w:left="-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B20D91" w:rsidRPr="00746F02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Figure</w:t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: Selection process of included articles </w:t>
      </w:r>
    </w:p>
    <w:p w:rsidR="00681E5F" w:rsidRPr="00746F02" w:rsidRDefault="00B20D91">
      <w:pPr>
        <w:spacing w:after="0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eastAsia="Calibri" w:hAnsi="Times New Roman" w:cs="Times New Roman"/>
          <w:noProof/>
          <w:sz w:val="24"/>
          <w:szCs w:val="24"/>
        </w:rPr>
        <mc:AlternateContent>
          <mc:Choice Requires="wpg">
            <w:drawing>
              <wp:inline distT="0" distB="0" distL="0" distR="0">
                <wp:extent cx="5449824" cy="3557531"/>
                <wp:effectExtent l="0" t="0" r="0" b="0"/>
                <wp:docPr id="13243" name="Group 132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49824" cy="3557531"/>
                          <a:chOff x="0" y="0"/>
                          <a:chExt cx="5449824" cy="3557531"/>
                        </a:xfrm>
                      </wpg:grpSpPr>
                      <wps:wsp>
                        <wps:cNvPr id="28" name="Rectangle 28"/>
                        <wps:cNvSpPr/>
                        <wps:spPr>
                          <a:xfrm>
                            <a:off x="0" y="0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29" name="Rectangle 29"/>
                        <wps:cNvSpPr/>
                        <wps:spPr>
                          <a:xfrm>
                            <a:off x="0" y="263652"/>
                            <a:ext cx="50675" cy="1843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0" name="Rectangle 30"/>
                        <wps:cNvSpPr/>
                        <wps:spPr>
                          <a:xfrm>
                            <a:off x="0" y="525780"/>
                            <a:ext cx="50675" cy="1843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1" name="Rectangle 31"/>
                        <wps:cNvSpPr/>
                        <wps:spPr>
                          <a:xfrm>
                            <a:off x="0" y="789432"/>
                            <a:ext cx="50675" cy="1843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2" name="Rectangle 32"/>
                        <wps:cNvSpPr/>
                        <wps:spPr>
                          <a:xfrm>
                            <a:off x="0" y="1051559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3" name="Rectangle 33"/>
                        <wps:cNvSpPr/>
                        <wps:spPr>
                          <a:xfrm>
                            <a:off x="0" y="1315212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4" name="Rectangle 34"/>
                        <wps:cNvSpPr/>
                        <wps:spPr>
                          <a:xfrm>
                            <a:off x="0" y="1577339"/>
                            <a:ext cx="50675" cy="1843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5" name="Rectangle 35"/>
                        <wps:cNvSpPr/>
                        <wps:spPr>
                          <a:xfrm>
                            <a:off x="0" y="1840992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6" name="Rectangle 36"/>
                        <wps:cNvSpPr/>
                        <wps:spPr>
                          <a:xfrm>
                            <a:off x="0" y="2103120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7" name="Rectangle 37"/>
                        <wps:cNvSpPr/>
                        <wps:spPr>
                          <a:xfrm>
                            <a:off x="0" y="2366772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8" name="Rectangle 38"/>
                        <wps:cNvSpPr/>
                        <wps:spPr>
                          <a:xfrm>
                            <a:off x="0" y="2628900"/>
                            <a:ext cx="50675" cy="18439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39" name="Rectangle 39"/>
                        <wps:cNvSpPr/>
                        <wps:spPr>
                          <a:xfrm>
                            <a:off x="0" y="2892552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0" name="Rectangle 40"/>
                        <wps:cNvSpPr/>
                        <wps:spPr>
                          <a:xfrm>
                            <a:off x="0" y="3154680"/>
                            <a:ext cx="50675" cy="1843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2" name="Shape 42"/>
                        <wps:cNvSpPr/>
                        <wps:spPr>
                          <a:xfrm>
                            <a:off x="2090928" y="6909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43" name="Shape 43"/>
                        <wps:cNvSpPr/>
                        <wps:spPr>
                          <a:xfrm>
                            <a:off x="2878836" y="6909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44" name="Rectangle 44"/>
                        <wps:cNvSpPr/>
                        <wps:spPr>
                          <a:xfrm>
                            <a:off x="2859024" y="147504"/>
                            <a:ext cx="99262" cy="1530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¨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5" name="Rectangle 45"/>
                        <wps:cNvSpPr/>
                        <wps:spPr>
                          <a:xfrm>
                            <a:off x="2490216" y="293808"/>
                            <a:ext cx="1077388" cy="153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Search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strategy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6" name="Rectangle 46"/>
                        <wps:cNvSpPr/>
                        <wps:spPr>
                          <a:xfrm>
                            <a:off x="2639568" y="444684"/>
                            <a:ext cx="681740" cy="153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1800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48" name="Shape 48"/>
                        <wps:cNvSpPr/>
                        <wps:spPr>
                          <a:xfrm>
                            <a:off x="262128" y="192075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49" name="Shape 49"/>
                        <wps:cNvSpPr/>
                        <wps:spPr>
                          <a:xfrm>
                            <a:off x="1050036" y="192075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50" name="Rectangle 50"/>
                        <wps:cNvSpPr/>
                        <wps:spPr>
                          <a:xfrm>
                            <a:off x="1051560" y="1999165"/>
                            <a:ext cx="42060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1" name="Rectangle 51"/>
                        <wps:cNvSpPr/>
                        <wps:spPr>
                          <a:xfrm>
                            <a:off x="931164" y="2145468"/>
                            <a:ext cx="359894" cy="153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proofErr w:type="spellStart"/>
                              <w:r>
                                <w:rPr>
                                  <w:w w:val="99"/>
                                  <w:sz w:val="20"/>
                                </w:rPr>
                                <w:t>PreP</w:t>
                              </w:r>
                              <w:proofErr w:type="spellEnd"/>
                              <w:r>
                                <w:rPr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2" name="Rectangle 52"/>
                        <wps:cNvSpPr/>
                        <wps:spPr>
                          <a:xfrm>
                            <a:off x="874776" y="2296345"/>
                            <a:ext cx="511816" cy="1530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22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4" name="Shape 54"/>
                        <wps:cNvSpPr/>
                        <wps:spPr>
                          <a:xfrm>
                            <a:off x="3874008" y="190551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55" name="Shape 55"/>
                        <wps:cNvSpPr/>
                        <wps:spPr>
                          <a:xfrm>
                            <a:off x="4661916" y="190551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56" name="Rectangle 56"/>
                        <wps:cNvSpPr/>
                        <wps:spPr>
                          <a:xfrm>
                            <a:off x="4661916" y="1983924"/>
                            <a:ext cx="42060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7" name="Rectangle 57"/>
                        <wps:cNvSpPr/>
                        <wps:spPr>
                          <a:xfrm>
                            <a:off x="4450081" y="2130229"/>
                            <a:ext cx="605667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PMTCT</w:t>
                              </w:r>
                              <w:r>
                                <w:rPr>
                                  <w:spacing w:val="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58" name="Rectangle 58"/>
                        <wps:cNvSpPr/>
                        <wps:spPr>
                          <a:xfrm>
                            <a:off x="4485133" y="2281104"/>
                            <a:ext cx="511817" cy="1530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45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0" name="Shape 60"/>
                        <wps:cNvSpPr/>
                        <wps:spPr>
                          <a:xfrm>
                            <a:off x="2090928" y="96825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61" name="Shape 61"/>
                        <wps:cNvSpPr/>
                        <wps:spPr>
                          <a:xfrm>
                            <a:off x="2878836" y="96825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62" name="Rectangle 62"/>
                        <wps:cNvSpPr/>
                        <wps:spPr>
                          <a:xfrm>
                            <a:off x="2226564" y="1046665"/>
                            <a:ext cx="1781869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Selected</w:t>
                              </w:r>
                              <w:r>
                                <w:rPr>
                                  <w:spacing w:val="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articles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based</w:t>
                              </w:r>
                              <w:r>
                                <w:rPr>
                                  <w:spacing w:val="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 xml:space="preserve">on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3" name="Rectangle 63"/>
                        <wps:cNvSpPr/>
                        <wps:spPr>
                          <a:xfrm>
                            <a:off x="2566416" y="1192968"/>
                            <a:ext cx="877405" cy="153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title/abstract</w:t>
                              </w:r>
                              <w:r>
                                <w:rPr>
                                  <w:spacing w:val="3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4" name="Rectangle 64"/>
                        <wps:cNvSpPr/>
                        <wps:spPr>
                          <a:xfrm>
                            <a:off x="2671572" y="1339273"/>
                            <a:ext cx="597619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 xml:space="preserve">180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5" name="Rectangle 65"/>
                        <wps:cNvSpPr/>
                        <wps:spPr>
                          <a:xfrm>
                            <a:off x="2189988" y="1490472"/>
                            <a:ext cx="50675" cy="18439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4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67" name="Shape 67"/>
                        <wps:cNvSpPr/>
                        <wps:spPr>
                          <a:xfrm>
                            <a:off x="2090928" y="190551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68" name="Shape 68"/>
                        <wps:cNvSpPr/>
                        <wps:spPr>
                          <a:xfrm>
                            <a:off x="2878836" y="190551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69" name="Rectangle 69"/>
                        <wps:cNvSpPr/>
                        <wps:spPr>
                          <a:xfrm>
                            <a:off x="2880360" y="1983924"/>
                            <a:ext cx="42060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0" name="Rectangle 70"/>
                        <wps:cNvSpPr/>
                        <wps:spPr>
                          <a:xfrm>
                            <a:off x="2324100" y="2130229"/>
                            <a:ext cx="1519414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Antiretroviral therapy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1" name="Rectangle 71"/>
                        <wps:cNvSpPr/>
                        <wps:spPr>
                          <a:xfrm>
                            <a:off x="2671572" y="2281104"/>
                            <a:ext cx="597619" cy="1530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 xml:space="preserve">113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3" name="Shape 73"/>
                        <wps:cNvSpPr/>
                        <wps:spPr>
                          <a:xfrm>
                            <a:off x="2090928" y="286563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3048" y="0"/>
                                </a:moveTo>
                                <a:lnTo>
                                  <a:pt x="787908" y="0"/>
                                </a:lnTo>
                                <a:lnTo>
                                  <a:pt x="787908" y="6096"/>
                                </a:lnTo>
                                <a:lnTo>
                                  <a:pt x="6096" y="6096"/>
                                </a:lnTo>
                                <a:lnTo>
                                  <a:pt x="6096" y="685800"/>
                                </a:lnTo>
                                <a:lnTo>
                                  <a:pt x="787908" y="685800"/>
                                </a:lnTo>
                                <a:lnTo>
                                  <a:pt x="787908" y="691896"/>
                                </a:lnTo>
                                <a:lnTo>
                                  <a:pt x="3048" y="691896"/>
                                </a:lnTo>
                                <a:cubicBezTo>
                                  <a:pt x="1524" y="691896"/>
                                  <a:pt x="0" y="691896"/>
                                  <a:pt x="0" y="688848"/>
                                </a:cubicBezTo>
                                <a:lnTo>
                                  <a:pt x="0" y="3048"/>
                                </a:lnTo>
                                <a:cubicBezTo>
                                  <a:pt x="0" y="1524"/>
                                  <a:pt x="1524" y="0"/>
                                  <a:pt x="3048" y="0"/>
                                </a:cubicBez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74" name="Shape 74"/>
                        <wps:cNvSpPr/>
                        <wps:spPr>
                          <a:xfrm>
                            <a:off x="2878836" y="2865635"/>
                            <a:ext cx="787908" cy="6918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87908" h="691896">
                                <a:moveTo>
                                  <a:pt x="0" y="0"/>
                                </a:moveTo>
                                <a:lnTo>
                                  <a:pt x="784860" y="0"/>
                                </a:lnTo>
                                <a:cubicBezTo>
                                  <a:pt x="787908" y="0"/>
                                  <a:pt x="787908" y="1524"/>
                                  <a:pt x="787908" y="3048"/>
                                </a:cubicBezTo>
                                <a:lnTo>
                                  <a:pt x="787908" y="688848"/>
                                </a:lnTo>
                                <a:cubicBezTo>
                                  <a:pt x="787908" y="691896"/>
                                  <a:pt x="787908" y="691896"/>
                                  <a:pt x="784860" y="691896"/>
                                </a:cubicBezTo>
                                <a:lnTo>
                                  <a:pt x="0" y="691896"/>
                                </a:lnTo>
                                <a:lnTo>
                                  <a:pt x="0" y="685800"/>
                                </a:lnTo>
                                <a:lnTo>
                                  <a:pt x="781812" y="685800"/>
                                </a:lnTo>
                                <a:lnTo>
                                  <a:pt x="781812" y="6096"/>
                                </a:lnTo>
                                <a:lnTo>
                                  <a:pt x="0" y="6096"/>
                                </a:lnTo>
                                <a:lnTo>
                                  <a:pt x="0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000000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75" name="Rectangle 75"/>
                        <wps:cNvSpPr/>
                        <wps:spPr>
                          <a:xfrm>
                            <a:off x="2880360" y="2944045"/>
                            <a:ext cx="42060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6" name="Rectangle 76"/>
                        <wps:cNvSpPr/>
                        <wps:spPr>
                          <a:xfrm>
                            <a:off x="2657856" y="3090349"/>
                            <a:ext cx="634267" cy="1530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Included</w:t>
                              </w:r>
                              <w:r>
                                <w:rPr>
                                  <w:spacing w:val="4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7" name="Rectangle 77"/>
                        <wps:cNvSpPr/>
                        <wps:spPr>
                          <a:xfrm>
                            <a:off x="2703576" y="3241224"/>
                            <a:ext cx="511817" cy="15304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txbx>
                          <w:txbxContent>
                            <w:p w:rsidR="002003EC" w:rsidRDefault="002003EC">
                              <w:r>
                                <w:rPr>
                                  <w:w w:val="99"/>
                                  <w:sz w:val="20"/>
                                </w:rPr>
                                <w:t>N =</w:t>
                              </w:r>
                              <w:r>
                                <w:rPr>
                                  <w:spacing w:val="1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  <w:r>
                                <w:rPr>
                                  <w:w w:val="99"/>
                                  <w:sz w:val="20"/>
                                </w:rPr>
                                <w:t>34</w:t>
                              </w:r>
                              <w:r>
                                <w:rPr>
                                  <w:spacing w:val="-2"/>
                                  <w:w w:val="99"/>
                                  <w:sz w:val="20"/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horzOverflow="overflow" vert="horz" lIns="0" tIns="0" rIns="0" bIns="0" rtlCol="0">
                          <a:noAutofit/>
                        </wps:bodyPr>
                      </wps:wsp>
                      <wps:wsp>
                        <wps:cNvPr id="78" name="Shape 78"/>
                        <wps:cNvSpPr/>
                        <wps:spPr>
                          <a:xfrm>
                            <a:off x="2831592" y="765563"/>
                            <a:ext cx="76200" cy="2057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200" h="205740">
                                <a:moveTo>
                                  <a:pt x="39624" y="0"/>
                                </a:moveTo>
                                <a:lnTo>
                                  <a:pt x="43779" y="130188"/>
                                </a:lnTo>
                                <a:lnTo>
                                  <a:pt x="76200" y="129540"/>
                                </a:lnTo>
                                <a:lnTo>
                                  <a:pt x="39624" y="205740"/>
                                </a:lnTo>
                                <a:lnTo>
                                  <a:pt x="0" y="131064"/>
                                </a:lnTo>
                                <a:lnTo>
                                  <a:pt x="31452" y="130435"/>
                                </a:lnTo>
                                <a:lnTo>
                                  <a:pt x="25908" y="1524"/>
                                </a:lnTo>
                                <a:lnTo>
                                  <a:pt x="39624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A7EBB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79" name="Shape 79"/>
                        <wps:cNvSpPr/>
                        <wps:spPr>
                          <a:xfrm>
                            <a:off x="2837688" y="1687583"/>
                            <a:ext cx="76200" cy="2057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200" h="205740">
                                <a:moveTo>
                                  <a:pt x="39624" y="0"/>
                                </a:moveTo>
                                <a:lnTo>
                                  <a:pt x="43779" y="130188"/>
                                </a:lnTo>
                                <a:lnTo>
                                  <a:pt x="76200" y="129540"/>
                                </a:lnTo>
                                <a:lnTo>
                                  <a:pt x="39624" y="205740"/>
                                </a:lnTo>
                                <a:lnTo>
                                  <a:pt x="0" y="131064"/>
                                </a:lnTo>
                                <a:lnTo>
                                  <a:pt x="31452" y="130435"/>
                                </a:lnTo>
                                <a:lnTo>
                                  <a:pt x="25908" y="1524"/>
                                </a:lnTo>
                                <a:lnTo>
                                  <a:pt x="39624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A7EBB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80" name="Shape 80"/>
                        <wps:cNvSpPr/>
                        <wps:spPr>
                          <a:xfrm>
                            <a:off x="2837688" y="2640083"/>
                            <a:ext cx="76200" cy="20574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76200" h="205740">
                                <a:moveTo>
                                  <a:pt x="39624" y="0"/>
                                </a:moveTo>
                                <a:lnTo>
                                  <a:pt x="43779" y="130188"/>
                                </a:lnTo>
                                <a:lnTo>
                                  <a:pt x="76200" y="129540"/>
                                </a:lnTo>
                                <a:lnTo>
                                  <a:pt x="39624" y="205740"/>
                                </a:lnTo>
                                <a:lnTo>
                                  <a:pt x="0" y="131064"/>
                                </a:lnTo>
                                <a:lnTo>
                                  <a:pt x="31452" y="130435"/>
                                </a:lnTo>
                                <a:lnTo>
                                  <a:pt x="25908" y="1524"/>
                                </a:lnTo>
                                <a:lnTo>
                                  <a:pt x="39624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A7EBB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81" name="Shape 81"/>
                        <wps:cNvSpPr/>
                        <wps:spPr>
                          <a:xfrm>
                            <a:off x="3697224" y="1387355"/>
                            <a:ext cx="484632" cy="505968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4632" h="505968">
                                <a:moveTo>
                                  <a:pt x="9144" y="0"/>
                                </a:moveTo>
                                <a:lnTo>
                                  <a:pt x="438019" y="446807"/>
                                </a:lnTo>
                                <a:lnTo>
                                  <a:pt x="460248" y="425196"/>
                                </a:lnTo>
                                <a:lnTo>
                                  <a:pt x="484632" y="505968"/>
                                </a:lnTo>
                                <a:lnTo>
                                  <a:pt x="405384" y="478536"/>
                                </a:lnTo>
                                <a:lnTo>
                                  <a:pt x="428764" y="455806"/>
                                </a:lnTo>
                                <a:lnTo>
                                  <a:pt x="0" y="7620"/>
                                </a:lnTo>
                                <a:lnTo>
                                  <a:pt x="9144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A7EBB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82" name="Shape 82"/>
                        <wps:cNvSpPr/>
                        <wps:spPr>
                          <a:xfrm>
                            <a:off x="1491996" y="1347730"/>
                            <a:ext cx="576072" cy="56083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76072" h="560832">
                                <a:moveTo>
                                  <a:pt x="568452" y="0"/>
                                </a:moveTo>
                                <a:lnTo>
                                  <a:pt x="576072" y="9144"/>
                                </a:lnTo>
                                <a:lnTo>
                                  <a:pt x="59120" y="512610"/>
                                </a:lnTo>
                                <a:lnTo>
                                  <a:pt x="82296" y="536448"/>
                                </a:lnTo>
                                <a:lnTo>
                                  <a:pt x="0" y="560832"/>
                                </a:lnTo>
                                <a:lnTo>
                                  <a:pt x="28956" y="481584"/>
                                </a:lnTo>
                                <a:lnTo>
                                  <a:pt x="50120" y="503352"/>
                                </a:lnTo>
                                <a:lnTo>
                                  <a:pt x="568452" y="0"/>
                                </a:lnTo>
                                <a:close/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4A7EBB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3243" o:spid="_x0000_s1026" style="width:429.1pt;height:280.1pt;mso-position-horizontal-relative:char;mso-position-vertical-relative:line" coordsize="54498,3557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">
                <v:rect id="Rectangle 28" o:spid="_x0000_s1027" style="position:absolute;width:506;height:18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29" o:spid="_x0000_s1028" style="position:absolute;top:2636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0" o:spid="_x0000_s1029" style="position:absolute;top:5257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Sa5gwQAAANsAAAAPAAAAZHJzL2Rvd25yZXYueG1sRE/LisIw&#10;FN0P+A/hCrMbUxUG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HlJrmD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1" o:spid="_x0000_s1030" style="position:absolute;top:7894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Qv7xQAAANsAAAAPAAAAZHJzL2Rvd25yZXYueG1sRI9Ba8JA&#10;FITvgv9heUJvurGC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AWBQv7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2" o:spid="_x0000_s1031" style="position:absolute;top:10515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3" o:spid="_x0000_s1032" style="position:absolute;top:13152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4" o:spid="_x0000_s1033" style="position:absolute;top:15773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cqhjwwAAANsAAAAPAAAAZHJzL2Rvd25yZXYueG1sRI9Li8JA&#10;EITvgv9haMGbTlxF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BnKoY8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5" o:spid="_x0000_s1034" style="position:absolute;top:18409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Pg34wwAAANsAAAAPAAAAZHJzL2Rvd25yZXYueG1sRI9Li8JA&#10;EITvgv9haMGbTlxR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aT4N+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6" o:spid="_x0000_s1035" style="position:absolute;top:21031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7JOPwwAAANsAAAAPAAAAZHJzL2Rvd25yZXYueG1sRI9Bi8Iw&#10;FITvC/sfwlvwtqarIF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meyTj8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7" o:spid="_x0000_s1036" style="position:absolute;top:23667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8" o:spid="_x0000_s1037" style="position:absolute;top:26289;width:506;height:18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39" o:spid="_x0000_s1038" style="position:absolute;top:28925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0" o:spid="_x0000_s1039" style="position:absolute;top:31546;width:506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T90dwQAAANsAAAAPAAAAZHJzL2Rvd25yZXYueG1sRE/LisIw&#10;FN0P+A/hCrMbU0UG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CFP3R3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42" o:spid="_x0000_s1040" style="position:absolute;left:20909;top:690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43" o:spid="_x0000_s1041" style="position:absolute;left:28788;top:690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44" o:spid="_x0000_s1042" style="position:absolute;left:28590;top:1475;width:992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¨ </w:t>
                        </w:r>
                      </w:p>
                    </w:txbxContent>
                  </v:textbox>
                </v:rect>
                <v:rect id="Rectangle 45" o:spid="_x0000_s1043" style="position:absolute;left:24902;top:2938;width:10774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Search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strategy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46" o:spid="_x0000_s1044" style="position:absolute;left:26395;top:4446;width:6818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6uDywwAAANsAAAAPAAAAZHJzL2Rvd25yZXYueG1sRI9Bi8Iw&#10;FITvC/sfwlvwtqYrIl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werg8s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1800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48" o:spid="_x0000_s1045" style="position:absolute;left:2621;top:19207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49" o:spid="_x0000_s1046" style="position:absolute;left:10500;top:19207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50" o:spid="_x0000_s1047" style="position:absolute;left:10515;top:19991;width:421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1" o:spid="_x0000_s1048" style="position:absolute;left:9311;top:21454;width:3599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proofErr w:type="spellStart"/>
                        <w:r>
                          <w:rPr>
                            <w:w w:val="99"/>
                            <w:sz w:val="20"/>
                          </w:rPr>
                          <w:t>PreP</w:t>
                        </w:r>
                        <w:proofErr w:type="spellEnd"/>
                        <w:r>
                          <w:rPr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2" o:spid="_x0000_s1049" style="position:absolute;left:8747;top:22963;width:5118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22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54" o:spid="_x0000_s1050" style="position:absolute;left:38740;top:19055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55" o:spid="_x0000_s1051" style="position:absolute;left:46619;top:19055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56" o:spid="_x0000_s1052" style="position:absolute;left:46619;top:19839;width:420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7" o:spid="_x0000_s1053" style="position:absolute;left:44500;top:21302;width:6057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PMTCT</w:t>
                        </w:r>
                        <w:r>
                          <w:rPr>
                            <w:spacing w:val="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58" o:spid="_x0000_s1054" style="position:absolute;left:44851;top:22811;width:5118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45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60" o:spid="_x0000_s1055" style="position:absolute;left:20909;top:9682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61" o:spid="_x0000_s1056" style="position:absolute;left:28788;top:9682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62" o:spid="_x0000_s1057" style="position:absolute;left:22265;top:10466;width:17819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Selected</w:t>
                        </w:r>
                        <w:r>
                          <w:rPr>
                            <w:spacing w:val="2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articles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based</w:t>
                        </w:r>
                        <w:r>
                          <w:rPr>
                            <w:spacing w:val="2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 xml:space="preserve">on </w:t>
                        </w:r>
                      </w:p>
                    </w:txbxContent>
                  </v:textbox>
                </v:rect>
                <v:rect id="Rectangle 63" o:spid="_x0000_s1058" style="position:absolute;left:25664;top:11929;width:8774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title/abstract</w:t>
                        </w:r>
                        <w:r>
                          <w:rPr>
                            <w:spacing w:val="3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64" o:spid="_x0000_s1059" style="position:absolute;left:26715;top:13392;width:5976;height:15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 xml:space="preserve">180 </w:t>
                        </w:r>
                      </w:p>
                    </w:txbxContent>
                  </v:textbox>
                </v:rect>
                <v:rect id="Rectangle 65" o:spid="_x0000_s1060" style="position:absolute;left:21899;top:14904;width:507;height:18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4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67" o:spid="_x0000_s1061" style="position:absolute;left:20909;top:19055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68" o:spid="_x0000_s1062" style="position:absolute;left:28788;top:19055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69" o:spid="_x0000_s1063" style="position:absolute;left:28803;top:19839;width:421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0" o:spid="_x0000_s1064" style="position:absolute;left:23241;top:21302;width:15194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Antiretroviral therapy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1" o:spid="_x0000_s1065" style="position:absolute;left:26715;top:22811;width:5976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 xml:space="preserve">113 </w:t>
                        </w:r>
                      </w:p>
                    </w:txbxContent>
                  </v:textbox>
                </v:rect>
                <v:shape id="Shape 73" o:spid="_x0000_s1066" style="position:absolute;left:20909;top:28656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" path="m3048,l787908,r,6096l6096,6096r,679704l787908,685800r,6096l3048,691896v-1524,,-3048,,-3048,-3048l,3048c,1524,1524,,3048,xe" fillcolor="black" stroked="f" strokeweight="0">
                  <v:stroke miterlimit="83231f" joinstyle="miter"/>
                  <v:path arrowok="t" textboxrect="0,0,787908,691896"/>
                </v:shape>
                <v:shape id="Shape 74" o:spid="_x0000_s1067" style="position:absolute;left:28788;top:28656;width:7879;height:6919;visibility:visible;mso-wrap-style:square;v-text-anchor:top" coordsize="787908,6918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" path="m,l784860,v3048,,3048,1524,3048,3048l787908,688848v,3048,,3048,-3048,3048l,691896r,-6096l781812,685800r,-679704l,6096,,xe" fillcolor="black" stroked="f" strokeweight="0">
                  <v:stroke miterlimit="83231f" joinstyle="miter"/>
                  <v:path arrowok="t" textboxrect="0,0,787908,691896"/>
                </v:shape>
                <v:rect id="Rectangle 75" o:spid="_x0000_s1068" style="position:absolute;left:28803;top:29440;width:421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6" o:spid="_x0000_s1069" style="position:absolute;left:26578;top:30903;width:6343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Included</w:t>
                        </w:r>
                        <w:r>
                          <w:rPr>
                            <w:spacing w:val="4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rect id="Rectangle 77" o:spid="_x0000_s1070" style="position:absolute;left:27035;top:32412;width:5118;height:15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" filled="f" stroked="f">
                  <v:textbox inset="0,0,0,0">
                    <w:txbxContent>
                      <w:p w:rsidR="002003EC" w:rsidRDefault="002003EC">
                        <w:r>
                          <w:rPr>
                            <w:w w:val="99"/>
                            <w:sz w:val="20"/>
                          </w:rPr>
                          <w:t>N =</w:t>
                        </w:r>
                        <w:r>
                          <w:rPr>
                            <w:spacing w:val="1"/>
                            <w:w w:val="99"/>
                            <w:sz w:val="20"/>
                          </w:rPr>
                          <w:t xml:space="preserve"> </w:t>
                        </w:r>
                        <w:r>
                          <w:rPr>
                            <w:w w:val="99"/>
                            <w:sz w:val="20"/>
                          </w:rPr>
                          <w:t>34</w:t>
                        </w:r>
                        <w:r>
                          <w:rPr>
                            <w:spacing w:val="-2"/>
                            <w:w w:val="99"/>
                            <w:sz w:val="20"/>
                          </w:rPr>
                          <w:t xml:space="preserve"> </w:t>
                        </w:r>
                      </w:p>
                    </w:txbxContent>
                  </v:textbox>
                </v:rect>
                <v:shape id="Shape 78" o:spid="_x0000_s1071" style="position:absolute;left:28315;top:7655;width:762;height:2058;visibility:visible;mso-wrap-style:square;v-text-anchor:top" coordsize="76200,2057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" path="m39624,r4155,130188l76200,129540,39624,205740,,131064r31452,-629l25908,1524,39624,xe" fillcolor="#4a7ebb" stroked="f" strokeweight="0">
                  <v:stroke miterlimit="83231f" joinstyle="miter"/>
                  <v:path arrowok="t" textboxrect="0,0,76200,205740"/>
                </v:shape>
                <v:shape id="Shape 79" o:spid="_x0000_s1072" style="position:absolute;left:28376;top:16875;width:762;height:2058;visibility:visible;mso-wrap-style:square;v-text-anchor:top" coordsize="76200,2057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" path="m39624,r4155,130188l76200,129540,39624,205740,,131064r31452,-629l25908,1524,39624,xe" fillcolor="#4a7ebb" stroked="f" strokeweight="0">
                  <v:stroke miterlimit="83231f" joinstyle="miter"/>
                  <v:path arrowok="t" textboxrect="0,0,76200,205740"/>
                </v:shape>
                <v:shape id="Shape 80" o:spid="_x0000_s1073" style="position:absolute;left:28376;top:26400;width:762;height:2058;visibility:visible;mso-wrap-style:square;v-text-anchor:top" coordsize="76200,2057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" path="m39624,r4155,130188l76200,129540,39624,205740,,131064r31452,-629l25908,1524,39624,xe" fillcolor="#4a7ebb" stroked="f" strokeweight="0">
                  <v:stroke miterlimit="83231f" joinstyle="miter"/>
                  <v:path arrowok="t" textboxrect="0,0,76200,205740"/>
                </v:shape>
                <v:shape id="Shape 81" o:spid="_x0000_s1074" style="position:absolute;left:36972;top:13873;width:4846;height:5060;visibility:visible;mso-wrap-style:square;v-text-anchor:top" coordsize="484632,5059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" path="m9144,l438019,446807r22229,-21611l484632,505968,405384,478536r23380,-22730l,7620,9144,xe" fillcolor="#4a7ebb" stroked="f" strokeweight="0">
                  <v:stroke miterlimit="83231f" joinstyle="miter"/>
                  <v:path arrowok="t" textboxrect="0,0,484632,505968"/>
                </v:shape>
                <v:shape id="Shape 82" o:spid="_x0000_s1075" style="position:absolute;left:14919;top:13477;width:5761;height:5608;visibility:visible;mso-wrap-style:square;v-text-anchor:top" coordsize="576072,5608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" path="m568452,r7620,9144l59120,512610r23176,23838l,560832,28956,481584r21164,21768l568452,xe" fillcolor="#4a7ebb" stroked="f" strokeweight="0">
                  <v:stroke miterlimit="83231f" joinstyle="miter"/>
                  <v:path arrowok="t" textboxrect="0,0,576072,560832"/>
                </v:shape>
                <w10:anchorlock/>
              </v:group>
            </w:pict>
          </mc:Fallback>
        </mc:AlternateContent>
      </w:r>
    </w:p>
    <w:p w:rsidR="00681E5F" w:rsidRPr="00746F02" w:rsidRDefault="00747C10">
      <w:pPr>
        <w:spacing w:after="173" w:line="381" w:lineRule="auto"/>
        <w:ind w:left="-5"/>
        <w:rPr>
          <w:rFonts w:ascii="Times New Roman" w:hAnsi="Times New Roman" w:cs="Times New Roman"/>
          <w:sz w:val="24"/>
          <w:szCs w:val="24"/>
        </w:rPr>
      </w:pPr>
      <w:r w:rsidRPr="00785762">
        <w:rPr>
          <w:rFonts w:ascii="Times New Roman" w:hAnsi="Times New Roman" w:cs="Times New Roman"/>
          <w:sz w:val="24"/>
        </w:rPr>
        <w:lastRenderedPageBreak/>
        <w:t xml:space="preserve">Each article was assessed with respect to inclusion of health system constraints both on the </w:t>
      </w:r>
      <w:r w:rsidRPr="00785762">
        <w:rPr>
          <w:rFonts w:ascii="Times New Roman" w:hAnsi="Times New Roman" w:cs="Times New Roman"/>
          <w:sz w:val="24"/>
          <w:szCs w:val="24"/>
        </w:rPr>
        <w:t>supply-side (</w:t>
      </w:r>
      <w:r>
        <w:rPr>
          <w:rFonts w:ascii="Times New Roman" w:hAnsi="Times New Roman" w:cs="Times New Roman"/>
          <w:sz w:val="24"/>
          <w:szCs w:val="24"/>
        </w:rPr>
        <w:t>e.g.</w:t>
      </w:r>
      <w:r w:rsidRPr="0078576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financial, human, or infrastructural resource constraints) </w:t>
      </w:r>
      <w:r w:rsidRPr="00785762">
        <w:rPr>
          <w:rFonts w:ascii="Times New Roman" w:hAnsi="Times New Roman" w:cs="Times New Roman"/>
          <w:sz w:val="24"/>
          <w:szCs w:val="24"/>
        </w:rPr>
        <w:t>and on the demand-side (</w:t>
      </w:r>
      <w:r>
        <w:rPr>
          <w:rFonts w:ascii="Times New Roman" w:hAnsi="Times New Roman" w:cs="Times New Roman"/>
          <w:sz w:val="24"/>
          <w:szCs w:val="24"/>
        </w:rPr>
        <w:t>e.g</w:t>
      </w:r>
      <w:r w:rsidRPr="00785762">
        <w:rPr>
          <w:rFonts w:ascii="Times New Roman" w:hAnsi="Times New Roman" w:cs="Times New Roman"/>
          <w:sz w:val="24"/>
          <w:szCs w:val="24"/>
        </w:rPr>
        <w:t xml:space="preserve">., </w:t>
      </w:r>
      <w:r>
        <w:rPr>
          <w:rFonts w:ascii="Times New Roman" w:hAnsi="Times New Roman" w:cs="Times New Roman"/>
          <w:sz w:val="24"/>
          <w:szCs w:val="24"/>
        </w:rPr>
        <w:t>health seeking behaviour, treatment adherence, or loss-to-follow-up rates</w:t>
      </w:r>
      <w:r w:rsidRPr="00785762">
        <w:rPr>
          <w:rFonts w:ascii="Times New Roman" w:hAnsi="Times New Roman" w:cs="Times New Roman"/>
          <w:sz w:val="24"/>
          <w:szCs w:val="24"/>
        </w:rPr>
        <w:t>).</w:t>
      </w:r>
      <w:r w:rsidRPr="00785762">
        <w:rPr>
          <w:rFonts w:ascii="Times New Roman" w:hAnsi="Times New Roman" w:cs="Times New Roman"/>
          <w:sz w:val="24"/>
        </w:rPr>
        <w:t xml:space="preserve"> Inclusion of health system constraints were understood as incorporating the constraints in the analysis of the reported results. </w:t>
      </w:r>
      <w:r w:rsidR="00B20D91" w:rsidRPr="00746F02">
        <w:rPr>
          <w:rFonts w:ascii="Times New Roman" w:hAnsi="Times New Roman" w:cs="Times New Roman"/>
          <w:sz w:val="24"/>
          <w:szCs w:val="24"/>
        </w:rPr>
        <w:t>The results show that 11 articles incorporated one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E710FD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tpbGxhPC9BdXRob3I+PFllYXI+MjAwOTwvWWVhcj48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TUtMjU8L3BhZ2VzPjx2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zAyMTY8L3BhZ2VzPjx2b2x1bWU+Nzwvdm9sdW1lPjxu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</w:fldData>
        </w:fldChar>
      </w:r>
      <w:r w:rsidR="004D60BD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D60BD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tpbGxhPC9BdXRob3I+PFllYXI+MjAwOTwvWWVhcj48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zAyMTY8L3BhZ2VzPjx2b2x1bWU+Nzwvdm9sdW1lPjxu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</w:fldData>
        </w:fldChar>
      </w:r>
      <w:r w:rsidR="004D60BD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D60BD" w:rsidRPr="00746F02">
        <w:rPr>
          <w:rFonts w:ascii="Times New Roman" w:hAnsi="Times New Roman" w:cs="Times New Roman"/>
          <w:sz w:val="24"/>
          <w:szCs w:val="24"/>
        </w:rPr>
      </w:r>
      <w:r w:rsidR="004D60BD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E710FD" w:rsidRPr="00746F02">
        <w:rPr>
          <w:rFonts w:ascii="Times New Roman" w:hAnsi="Times New Roman" w:cs="Times New Roman"/>
          <w:sz w:val="24"/>
          <w:szCs w:val="24"/>
        </w:rPr>
      </w:r>
      <w:r w:rsidR="00E710FD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Bikilla, 2009 #1678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8" w:tooltip="Leisegang, 2013 #255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4" w:tooltip="Mills, 2012 #142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5" w:tooltip="Alistar, 2014 #1251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8" w:tooltip="Walensky, 2013 #128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3" w:tooltip="Granich, 2012 #145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9" w:tooltip="Ciaranello, 2015 #1161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31" w:tooltip="Hontelez, 2013 #1288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31</w:t>
        </w:r>
      </w:hyperlink>
      <w:r w:rsidR="004D60BD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E710FD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966D4C" w:rsidRPr="00746F02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B20D91" w:rsidRPr="00746F02">
        <w:rPr>
          <w:rFonts w:ascii="Times New Roman" w:hAnsi="Times New Roman" w:cs="Times New Roman"/>
          <w:sz w:val="24"/>
          <w:szCs w:val="24"/>
        </w:rPr>
        <w:t>or several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vbWJpPC9BdXRob3I+PFllYXI+MjAxMjwvWWVhcj48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jE5MTk8L3Bh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vbWJpPC9BdXRob3I+PFllYXI+MjAxMjwvWWVhcj48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MjE5MTk8L3Bh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Palombi, 2012 #144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3" w:tooltip="Mitchell, 2015 #1134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9" w:tooltip="Hontelez, 2011 #1505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 demand-side constraints) in the CEA. While most of these focused on lost to follow up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tpbGxhPC9BdXRob3I+PFllYXI+MjAwOTwvWWVhcj48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E3MTUtMjU8L3BhZ2VzPjx2b2x1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IxOTE5PC9wYWdlcz48dm9sdW1lPjY8L3ZvbHVtZT48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zMDIxNjwvcGFnZXM+PHZvbHVtZT43PC92b2x1bWU+PG51bWJlcj4yPC9udW1iZXI+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=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WtpbGxhPC9BdXRob3I+PFllYXI+MjAwOTwvWWVhcj48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=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Bikilla, 2009 #1678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7" w:tooltip="Palombi, 2012 #144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8" w:tooltip="Leisegang, 2013 #255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3" w:tooltip="Mitchell, 2015 #1134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5" w:tooltip="Alistar, 2014 #1251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8" w:tooltip="Walensky, 2013 #128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9" w:tooltip="Hontelez, 2011 #1505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3" w:tooltip="Granich, 2012 #145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3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9" w:tooltip="Ciaranello, 2015 #1161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9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>, others included adherence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IwMTI8L1llYXI+PFJl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IwMTI8L1llYXI+PFJl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Mills, 2012 #142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>, acceptance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vbWJpPC9BdXRob3I+PFllYXI+MjAxMjwvWWVhcj48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vbWJpPC9BdXRob3I+PFllYXI+MjAxMjwvWWVhcj48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Palombi, 2012 #144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3" w:tooltip="Mitchell, 2015 #1134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 and health seeking behaviour</w:t>
      </w:r>
      <w:r w:rsidR="00796E3C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OSwzMV08L0Rpc3BsYXlUZXh0Pjxy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jE5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OSwzMV08L0Rpc3BsYXlUZXh0Pjxy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jE5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</w:fldData>
        </w:fldChar>
      </w:r>
      <w:r w:rsidR="00796E3C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796E3C" w:rsidRPr="00746F02">
        <w:rPr>
          <w:rFonts w:ascii="Times New Roman" w:hAnsi="Times New Roman" w:cs="Times New Roman"/>
          <w:sz w:val="24"/>
          <w:szCs w:val="24"/>
        </w:rPr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Hontelez, 2011 #1505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31" w:tooltip="Hontelez, 2013 #1288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31</w:t>
        </w:r>
      </w:hyperlink>
      <w:r w:rsidR="00796E3C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796E3C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. No article incorporated more than two demand-side constraints in the analysis.  Supply-side constraints </w:t>
      </w:r>
      <w:bookmarkStart w:id="0" w:name="_GoBack"/>
      <w:bookmarkEnd w:id="0"/>
      <w:r w:rsidR="00B20D91" w:rsidRPr="00746F02">
        <w:rPr>
          <w:rFonts w:ascii="Times New Roman" w:hAnsi="Times New Roman" w:cs="Times New Roman"/>
          <w:sz w:val="24"/>
          <w:szCs w:val="24"/>
        </w:rPr>
        <w:t xml:space="preserve"> were only included in four of the articles of which all performed the CEAs within financial constraints</w:t>
      </w:r>
      <w:r w:rsidR="00346AE7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MCwxOSwyNCwzMF08L0Rpc3BsYXlU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jE5MTk8L3BhZ2VzPjx2b2x1bWU+Njwvdm9sdW1lPjxudW1iZXI+NzwvbnVtYmVyPjxlZGl0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</w:fldData>
        </w:fldChar>
      </w:r>
      <w:r w:rsidR="00346AE7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MCwxOSwyNCwzMF08L0Rpc3BsYXlU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jE5MTk8L3BhZ2VzPjx2b2x1bWU+Njwvdm9sdW1lPjxudW1iZXI+NzwvbnVtYmVyPjxlZGl0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</w:fldData>
        </w:fldChar>
      </w:r>
      <w:r w:rsidR="00346AE7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46AE7" w:rsidRPr="00746F02">
        <w:rPr>
          <w:rFonts w:ascii="Times New Roman" w:hAnsi="Times New Roman" w:cs="Times New Roman"/>
          <w:sz w:val="24"/>
          <w:szCs w:val="24"/>
        </w:rPr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346AE7" w:rsidRPr="00746F02">
        <w:rPr>
          <w:rFonts w:ascii="Times New Roman" w:hAnsi="Times New Roman" w:cs="Times New Roman"/>
          <w:sz w:val="24"/>
          <w:szCs w:val="24"/>
        </w:rPr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Fraser, 2015 #1177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19" w:tooltip="Hontelez, 2011 #1505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24" w:tooltip="Anderson, 2014 #1226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,</w:t>
      </w:r>
      <w:hyperlink w:anchor="_ENREF_30" w:tooltip="Cleary, 2008 #1729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30</w:t>
        </w:r>
      </w:hyperlink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>. Only one article</w:t>
      </w:r>
      <w:r w:rsidR="00346AE7" w:rsidRPr="00746F02">
        <w:rPr>
          <w:rFonts w:ascii="Times New Roman" w:hAnsi="Times New Roman" w:cs="Times New Roman"/>
          <w:sz w:val="24"/>
          <w:szCs w:val="24"/>
        </w:rPr>
        <w:t xml:space="preserve"> </w: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OV08L0Rpc3BsYXlUZXh0PjxyZWNv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</w:fldData>
        </w:fldChar>
      </w:r>
      <w:r w:rsidR="00346AE7" w:rsidRPr="00746F02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50ZWxlejwvQXV0aG9yPjxZZWFyPjIwMTE8L1llYXI+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</w:fldData>
        </w:fldChar>
      </w:r>
      <w:r w:rsidR="00346AE7" w:rsidRPr="00746F02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46AE7" w:rsidRPr="00746F02">
        <w:rPr>
          <w:rFonts w:ascii="Times New Roman" w:hAnsi="Times New Roman" w:cs="Times New Roman"/>
          <w:sz w:val="24"/>
          <w:szCs w:val="24"/>
        </w:rPr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346AE7" w:rsidRPr="00746F02">
        <w:rPr>
          <w:rFonts w:ascii="Times New Roman" w:hAnsi="Times New Roman" w:cs="Times New Roman"/>
          <w:sz w:val="24"/>
          <w:szCs w:val="24"/>
        </w:rPr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separate"/>
      </w:r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Hontelez, 2011 #1505" w:history="1">
        <w:r w:rsidR="00346AE7" w:rsidRPr="00746F02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346AE7" w:rsidRPr="00746F02">
        <w:rPr>
          <w:rFonts w:ascii="Times New Roman" w:hAnsi="Times New Roman" w:cs="Times New Roman"/>
          <w:noProof/>
          <w:sz w:val="24"/>
          <w:szCs w:val="24"/>
        </w:rPr>
        <w:t>]</w:t>
      </w:r>
      <w:r w:rsidR="00346AE7" w:rsidRPr="00746F02">
        <w:rPr>
          <w:rFonts w:ascii="Times New Roman" w:hAnsi="Times New Roman" w:cs="Times New Roman"/>
          <w:sz w:val="24"/>
          <w:szCs w:val="24"/>
        </w:rPr>
        <w:fldChar w:fldCharType="end"/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 incorporated health system constraints on both the demand – i.e. in terms of lost to follow up and health seeking behaviour - and supply-side by assessing different financial constraints to the CEA.  </w:t>
      </w:r>
    </w:p>
    <w:p w:rsidR="00681E5F" w:rsidRPr="00746F02" w:rsidRDefault="00B20D91">
      <w:pPr>
        <w:spacing w:after="312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81E5F" w:rsidRPr="00746F02" w:rsidRDefault="00B20D91">
      <w:pPr>
        <w:spacing w:after="314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81E5F" w:rsidRPr="00746F02" w:rsidRDefault="00B20D91" w:rsidP="0058121A">
      <w:pPr>
        <w:spacing w:after="314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81E5F" w:rsidRPr="00746F02" w:rsidRDefault="00681E5F">
      <w:pPr>
        <w:rPr>
          <w:rFonts w:ascii="Times New Roman" w:hAnsi="Times New Roman" w:cs="Times New Roman"/>
          <w:sz w:val="24"/>
          <w:szCs w:val="24"/>
        </w:rPr>
        <w:sectPr w:rsidR="00681E5F" w:rsidRPr="00746F02">
          <w:pgSz w:w="11906" w:h="16838"/>
          <w:pgMar w:top="1463" w:right="1416" w:bottom="1094" w:left="1418" w:header="720" w:footer="720" w:gutter="0"/>
          <w:cols w:space="720"/>
        </w:sectPr>
      </w:pPr>
    </w:p>
    <w:p w:rsidR="00681E5F" w:rsidRPr="00746F02" w:rsidRDefault="002003EC">
      <w:pPr>
        <w:spacing w:after="209" w:line="266" w:lineRule="auto"/>
        <w:ind w:left="-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</w:t>
      </w:r>
      <w:r w:rsidR="00B20D91" w:rsidRPr="00746F02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Table</w:t>
      </w:r>
      <w:r w:rsidR="00B20D91" w:rsidRPr="00746F02">
        <w:rPr>
          <w:rFonts w:ascii="Times New Roman" w:hAnsi="Times New Roman" w:cs="Times New Roman"/>
          <w:sz w:val="24"/>
          <w:szCs w:val="24"/>
        </w:rPr>
        <w:t xml:space="preserve">:  Overview of articles including health system constraints in cost-effectiveness analysis of scaling up HIV treatment in sub-Saharan countries </w:t>
      </w:r>
    </w:p>
    <w:tbl>
      <w:tblPr>
        <w:tblW w:w="14317" w:type="dxa"/>
        <w:tblLayout w:type="fixed"/>
        <w:tblLook w:val="04A0" w:firstRow="1" w:lastRow="0" w:firstColumn="1" w:lastColumn="0" w:noHBand="0" w:noVBand="1"/>
      </w:tblPr>
      <w:tblGrid>
        <w:gridCol w:w="1065"/>
        <w:gridCol w:w="1229"/>
        <w:gridCol w:w="2242"/>
        <w:gridCol w:w="3119"/>
        <w:gridCol w:w="2268"/>
        <w:gridCol w:w="1276"/>
        <w:gridCol w:w="1559"/>
        <w:gridCol w:w="1559"/>
      </w:tblGrid>
      <w:tr w:rsidR="00746F02" w:rsidRPr="00746F02" w:rsidTr="00746F02">
        <w:trPr>
          <w:trHeight w:val="1099"/>
        </w:trPr>
        <w:tc>
          <w:tcPr>
            <w:tcW w:w="106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Year </w:t>
            </w:r>
          </w:p>
        </w:tc>
        <w:tc>
          <w:tcPr>
            <w:tcW w:w="122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224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itle </w:t>
            </w:r>
          </w:p>
        </w:tc>
        <w:tc>
          <w:tcPr>
            <w:tcW w:w="311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im </w:t>
            </w:r>
          </w:p>
        </w:tc>
        <w:tc>
          <w:tcPr>
            <w:tcW w:w="226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cenarios 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Location </w:t>
            </w:r>
          </w:p>
        </w:tc>
        <w:tc>
          <w:tcPr>
            <w:tcW w:w="3118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alth system constraints</w:t>
            </w:r>
          </w:p>
        </w:tc>
      </w:tr>
      <w:tr w:rsidR="00746F02" w:rsidRPr="00746F02" w:rsidTr="00746F02">
        <w:trPr>
          <w:trHeight w:val="70"/>
        </w:trPr>
        <w:tc>
          <w:tcPr>
            <w:tcW w:w="106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2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242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11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26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mand-side constraint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pply-side constraints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entelou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 Macroeconomic Consequences of Renouncing to Universal Access to Antiretroviral Treatment for HIV in Africa: A Micro-Simulation Mode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assess the consequences of macroeconomic performance in respect to different HIV treatment strategies.          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reezing of ART programs to current level of access versus universal access (scaling up to 100% coverage by 2015 with two alternative ART strategies (CD4 ≤200 cells/µl and ≤350 cells/µl)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meroon, Tanzania and Swazilan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killa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anti-retroviral therapy at a district hospital in southern Ethiopi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assess the cost-effectiveness of ART for routine clinical practice in a district hospital setting in Ethiopia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≤200 cells/µl versus no ART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iop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hawana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isk management in HIV/AIDS: ethical and economic issues associated with restricting HAART access only to adherent patient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describe and quantify the economic consequences and discuss some ethical issues related to adherence and non-adherence to HAART from the provider’s perspective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dherent versus non-adherent patients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leary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 cost-effectiveness of Antiretroviral Treatment in Khayelitsha, South Africa – a primary data analysi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estimate HIV healthcare utilisation, the unit costs of HIV services and the cost per life year (LY) and quality adjusted life year (QALY) gained of HIV treatment interventions from a provider's perspective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200 cells/µl versus no ART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00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arseille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 costs and benefits of private sector provision of treatment to HIV-infected employees in Kampala, Ugand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determine the financial incentives of companies to treat HIV infected employe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 ART versus (a) CTX starting at WHO stage 2, (b) HAART+CTX starting at WHO stage 2, (c) "hybrid": CTX at WHO stage 2 and later HAAR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Uganda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chmann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ffectiveness and cost effectiveness of early and late prevention of HIV/AIDS progression with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retroviral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r antibiotics in Southern African adult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estimate the health effects, health service costs and incremental cost-effectiveness ratios of earlier or later use of antibiotics and ARV, alone and in combination in adult HIV infected peop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(a) Antibiotics, (b) ART, (c)  Antibiotics +AR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alombi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Predicting Trends in HIV-1 Sexual Transmission in Sub-Saharan Africa Through the Drug Resource Enhancement Against AIDS and Malnutrition Model: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retroviral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Reduction of Population Infectivity, Incidence and Prevalence at the District Leve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ess the reduction in incidence caused by AR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iversal coverage versus 45% treatment coverage in Malawi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ozambique and Malawi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eisegang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 Novel Markov Model Projecting Costs and Outcomes of Providing Antiretroviral Therapy to Public Patients in Private Practices versus Public Clinics in South Afric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compare the costs and outcomes of a private-care and a public-care ART program in South Africa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ivate-care versus public-care ART progra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bonigaba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he Cost-effectiveness of Intervening in Low and High HIV </w:t>
            </w: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Prevalence Areas in South Afric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To assess whether HIV/AIDS interventions could be more optimal in some areas of specific prevalence levels than in others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IV/AIDS interventions in high versus low prevalence areas.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raser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orienting the HIV Response in Niger Toward Sex Work Interventions: From Better Evidence to Targeted and Expanded Practic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assess the projected impact on the HIV epidemic of focused interventions on FSW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Focused FSW interventions versus other ART interventions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igeria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rnighausen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conomics of antiretroviral treatment vs. Circumcision for HIV prevention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assess whether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s a game changer or if comparable benefits are obtainable at similar or lower costs by increasing coverage of medical circumcision (MMC) and ART at CD4 &lt;350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versus a combination of male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ircumsision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d ART at ≤350 cells/µl.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allett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Optimal Uses of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iretroviral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Prevention in HIV-1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odis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Heterosexual Couples in South Africa: A Modelling Stud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examine the impact and cost-effectiveness of earlier initiation to ART and/or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or HIV-1 prevention for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n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ples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CD4 ≤350 cells/µl versus (a) ≤500 cells/µl, (b) ART in combination with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r (c) exclusive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o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scon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unple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.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tchell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odelling the impact and cost-effectiveness of combination prevention amongst HIV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odis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ples in Nigeri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estimate the impact and cost-effectiveness of treatment as prevention (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, pre-exposure prophylaxis (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) and condom promotion for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odis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ples in Nigeria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≤350 cells/µl versus (a)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as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(b) short-term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, (c) long-term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, (d) condom promotion and (e) all combination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igeria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ills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arlier Initialization of Highly Active Antiretroviral Therapy Is Associated With Long-Term Survival and Is Cost-Effective: Findings From a Deterministic </w:t>
            </w: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Model of a 10-Year Ugandan Cohort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 xml:space="preserve">To examine the cost-effectiveness of raising the eligibility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shold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from 200 to 350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T at ≤200 cells/µl versus ≤350 cells/µ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gan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istar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mparative effectiveness and cost-effectiveness of antiretroviral therapy and pre-exposure prophylaxis for HIV prevention in South Afric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study the population health outcomes and cost-effectiveness of implementing expanded ART coverage and oral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a setting with a heavy HIV burden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≤350 cells/µl versus (a) universal access to ART, (b)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o general population and (c)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o high-risk population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jayaraghavan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Alternative Strategies for Initiating and Monitoring Highly Active Antiretroviral Therapy in the Developing World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termine the cost-effectiveness of initiating and monitoring highly active antiretroviral therapy (HAART) in developing countries according to developing world versus developed world guidelines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mplementing developed versus developing world guidelines  (ART at ≤350 cells/µl versus ≤200 cells/µl)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veloping countri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aton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ealth benefits, costs, and cost-eff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ctivenes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earlier eligibility for adult antiretroviral therapy and expanded treatment coverage: a combined analysis of 12 mathematical model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ess the potential health benefits, costs, and cost-effectiveness of various eligibility criteria for adult antiretroviral therapy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dexpanded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verage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RT at ≤350 cells/µl versus (a) ART at ≤500 cells/µl and (b) ART for all HIV infected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iciduals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, Zambia, India, Vietnam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lensky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st-Effectiveness of HIV Treatment as Prevention in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odes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ple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are the cost-effectiveness between early and late initiation to ART among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rodisconcordan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couple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arly versus late ART initiation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 and Ind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ntelez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 Impact of the New WHO Antiretroviral Treatment Guidelines on HIV Epidemic Dynamics and Cost in South Afric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estimate the long-term impact of the full WHO guidelines on the dynamics of the HIV epidemic and healthcare cost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T at ≤200 cells/µl versus ≤350 cells/µ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he Hlabisa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ubdistric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mkhanyakunde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KZN, South Africa.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012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empa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early initiation of first-line combination antiretroviral therapy in Ugand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compare the cost-effectiveness of initiating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 patients using the revised CD4 count threshold of 350 cells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s in the WHO 2010 guidelines versus (vs)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RT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nitiation using a threshold of 250 cells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T at ≤250 cells/µl versus ≤350 cells/µ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gand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adri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en to initiate highly active antiretroviral therapy in sub-Saharan Africa? A South African cost-effectiveness stud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assess the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mpact of initiating therapy at CD4 &gt;350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; 200–350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r &lt;200/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μl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 ART versus (a) ART at ≤350 cells/µl, (b) ART at 200–350 cells/µl and (c) ART at ≤200 cells/µl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9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lensky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hen to Start Antiretroviral Therapy in Resource-limited Setting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assess the cost-effectiveness of when to start ART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o ART versus (a) ART at ≤250 cells/µl (or severe opportunistic disease) and (b) ART at ≤350 cells/µl (or severe opportunistic disease)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ranich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panding ART for Treatment and Prevention of HIV in South Africa: Estimated Cost and Cost-Effectiveness 2011-2050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ess the cost-effectiveness of expanded ART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T at ≤200 cells/µl versus (a) ART at ≤350 cells/µl, (b) ART at ≤500 cells/µl and (c) ART at all CD4 level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outh Africa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nderson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ximising the effect of combination HIV prevention through prioritisation of the people and places in greatest need: a modelling stud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ssess the impact of focusing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vantion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n geographies and key populations at high risk of HIV infection.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(a) Female sex workers versus (a) other women, (b) men who have sex with men and (c) other men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eny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ldie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HIV Treatment in Resource-Poor Settings — The Case of Côte d’Ivoir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assess the cost-effectiveness of no treatment, trimethoprim–sulfamethoxazole prophylaxis alone, antiretroviral therapy</w:t>
            </w: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alone, and prophylaxis with antiretroviral therapy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No treatment versus (a) trimethoprim–sulfamethoxazole prophylaxis alone, (b) antiretroviral therapy alone, and (c) </w:t>
            </w: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prophylaxis with antiretroviral therapy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Côte d’Ivoire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shai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e cost effectiveness of antiretroviral treatment strategies in resource-limited setting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o compare costs and outcomes of different ART strategies with and without the availability of a second-line treatment regimen.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O ART versus (a) syndromic management without laboratory tests (ART ONLY); (b) ART plus total lymphocyte counts every 6 months (TLC); (c) ART plus CD4 cell count assessment every 6 months (CD4); (d) ART plus CD4 cell count every 6months and viral load assessment 4weeks after the initiation of treatment, then every 6 months (VL)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veloping countrie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ogan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hieving the millennium development goals for health. Cost effectiveness analysis of strategies to combat HIV/AIDS in developing countrie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assess the costs and health effects of a range of interventions for preventing the spread of HIV and for treating HIV infected individuals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 intervention versus (a) mass media, (b) VCT, (c) Per education and treatment of STDs for CSW, (d) School based education, (e) treatment for STDs, (f) PMTCT, (g) HAAR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ast Africa and South East Asi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ng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ortfolios of Biomedical HIV Interventions in South Africa: A Cost-Effectiveness Analysi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evaluate the effectiveness and cost-effectiveness of combination biomedical HIV prevention and treatment scale-up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Expanded ART versus (a) screening and counselling, (b) voluntary male circumcision, (c) vaginal microbicide use, (d) oral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EP</w:t>
            </w:r>
            <w:proofErr w:type="spell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201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iaranello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first-line antiretroviral therapy for HIV-infected African children less than 3 years of ag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To project the long-term clinical outcomes and cost-effectiveness of first-line nevirapine and lopinavir/ritonavir for HIV-infected children below 3 years of age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o ART versus (a) first line nevirapine followed by second-line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opinovir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/ritonavir and (b) first line lopinavir/followed by second line nevirapin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 and Ivory Coast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8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leary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ssessing efficiency and costs of scaling up HIV treatment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velope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an approach that simultaneously assess costs and efficiency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 ART versus (a) only first-line ART and (b) first-and second-line ART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ontelez</w:t>
            </w:r>
            <w:proofErr w:type="spellEnd"/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limination of HIV in South Africa through Expanded Access to Antiretroviral Therapy: A Model Comparison Study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understand the impact of UTT and the possibility of elimination of HIV based on implications of different model structures and assumptions. 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RT at ≤350 cells/µl versus Universal test and treat (UTT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South Africa 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alensky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caling Up the 2010 World Health Organization HIV Treatment Guidelines in Resource-Limited Settings: A Model-Based Analysi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determine which aspect of the new guidelines that should be implemented first in resource limited settings where immediate implementation of all the WHO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ecommendations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is unfeasible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No ART versus (a) ART at ≤200 cells/µl, (b) ART at ≤350 cells/µl, (c) multiple sequential  ART regimens, (d) replacement of first/line stavudine with tenofovir.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outh Afric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mith</w:t>
            </w:r>
          </w:p>
        </w:tc>
        <w:tc>
          <w:tcPr>
            <w:tcW w:w="224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st-Effectiveness of Antiretroviral Therapy and Isoniazid Prophylaxis to Reduce Tuberculosis and Death in People Living With HIV in Botswan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 examine the cost-effectiveness of IPT in Botswana, where antiretroviral therapy (ART) is widely available.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arison of seven strategies using a </w:t>
            </w:r>
            <w:proofErr w:type="spellStart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mbination</w:t>
            </w:r>
            <w:proofErr w:type="spellEnd"/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of ART eligibility,  provision of IPT and use of TST. 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otswana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46F02" w:rsidRPr="00746F02" w:rsidTr="00746F02">
        <w:trPr>
          <w:trHeight w:val="1099"/>
        </w:trPr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dd</w:t>
            </w:r>
          </w:p>
        </w:tc>
        <w:tc>
          <w:tcPr>
            <w:tcW w:w="22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amining the Promise of HIV Elimination by ‘Test and Treat’ in Hyper-Endemic Settings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To investigate the impact of Test and Treat interventions under a range of epidemic contexts 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omparison of different test and treat interventions by altering the time since infection that treatment started. 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746F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yper endemic setting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746F02" w:rsidRPr="00746F02" w:rsidRDefault="00746F02" w:rsidP="00746F0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681E5F" w:rsidRPr="00746F02" w:rsidRDefault="00B20D91">
      <w:pPr>
        <w:ind w:left="10" w:right="326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t xml:space="preserve">* The study includes several models, but do not specify whether health system constraints have been incorporated. </w:t>
      </w:r>
    </w:p>
    <w:p w:rsidR="00681E5F" w:rsidRPr="00746F02" w:rsidRDefault="00681E5F">
      <w:pPr>
        <w:rPr>
          <w:rFonts w:ascii="Times New Roman" w:hAnsi="Times New Roman" w:cs="Times New Roman"/>
          <w:sz w:val="24"/>
          <w:szCs w:val="24"/>
        </w:rPr>
        <w:sectPr w:rsidR="00681E5F" w:rsidRPr="00746F02">
          <w:pgSz w:w="16838" w:h="11906" w:orient="landscape"/>
          <w:pgMar w:top="1451" w:right="1419" w:bottom="1496" w:left="1418" w:header="720" w:footer="720" w:gutter="0"/>
          <w:cols w:space="720"/>
        </w:sectPr>
      </w:pPr>
    </w:p>
    <w:p w:rsidR="00966D4C" w:rsidRPr="001D5078" w:rsidRDefault="001D5078" w:rsidP="00966D4C">
      <w:pPr>
        <w:spacing w:after="11" w:line="255" w:lineRule="auto"/>
        <w:ind w:left="10"/>
        <w:rPr>
          <w:rFonts w:ascii="Times New Roman" w:hAnsi="Times New Roman" w:cs="Times New Roman"/>
          <w:b/>
          <w:sz w:val="24"/>
          <w:szCs w:val="24"/>
        </w:rPr>
      </w:pPr>
      <w:r w:rsidRPr="001D507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966D4C" w:rsidRPr="00746F02" w:rsidRDefault="00966D4C" w:rsidP="00966D4C">
      <w:pPr>
        <w:spacing w:after="11" w:line="255" w:lineRule="auto"/>
        <w:ind w:left="10"/>
        <w:rPr>
          <w:rFonts w:ascii="Times New Roman" w:hAnsi="Times New Roman" w:cs="Times New Roman"/>
          <w:sz w:val="24"/>
          <w:szCs w:val="24"/>
        </w:rPr>
      </w:pPr>
    </w:p>
    <w:p w:rsidR="00346AE7" w:rsidRPr="00746F02" w:rsidRDefault="00966D4C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r w:rsidRPr="00746F02">
        <w:rPr>
          <w:sz w:val="24"/>
          <w:szCs w:val="24"/>
        </w:rPr>
        <w:fldChar w:fldCharType="begin"/>
      </w:r>
      <w:r w:rsidRPr="00746F02">
        <w:rPr>
          <w:sz w:val="24"/>
          <w:szCs w:val="24"/>
        </w:rPr>
        <w:instrText xml:space="preserve"> ADDIN EN.REFLIST </w:instrText>
      </w:r>
      <w:r w:rsidRPr="00746F02">
        <w:rPr>
          <w:sz w:val="24"/>
          <w:szCs w:val="24"/>
        </w:rPr>
        <w:fldChar w:fldCharType="separate"/>
      </w:r>
      <w:bookmarkStart w:id="1" w:name="_ENREF_1"/>
      <w:r w:rsidR="00346AE7" w:rsidRPr="00746F02">
        <w:rPr>
          <w:sz w:val="24"/>
          <w:szCs w:val="24"/>
        </w:rPr>
        <w:t>1. Ventelou B, Arrighi Y, Greener R, Lamontagne E, Carrieri P, et al. (20121) The macroeconomic consequences of renouncing to universal access to antiretroviral treatment for HIV in Africa: a micro-simulation model. PLoS One 7: e34101.</w:t>
      </w:r>
      <w:bookmarkEnd w:id="1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" w:name="_ENREF_2"/>
      <w:r w:rsidRPr="00746F02">
        <w:rPr>
          <w:sz w:val="24"/>
          <w:szCs w:val="24"/>
        </w:rPr>
        <w:t>2. Bikilla AD, Jerene D, Robberstad B, Lindtjorn B (2009) Cost-effectiveness of anti-retroviral therapy at a district hospital in southern Ethiopia. Cost Eff Resour Alloc 7: 13.</w:t>
      </w:r>
      <w:bookmarkEnd w:id="2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3" w:name="_ENREF_3"/>
      <w:r w:rsidRPr="00746F02">
        <w:rPr>
          <w:sz w:val="24"/>
          <w:szCs w:val="24"/>
        </w:rPr>
        <w:t>3. Chawana R, van Bogaert DK (2011) Risk management in HIV/AIDS: ethical and economic issues associated with restricting HAART access only to adherent patients. Afr J AIDS Res 10 Suppl 1: 369-380.</w:t>
      </w:r>
      <w:bookmarkEnd w:id="3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4" w:name="_ENREF_4"/>
      <w:r w:rsidRPr="00746F02">
        <w:rPr>
          <w:sz w:val="24"/>
          <w:szCs w:val="24"/>
        </w:rPr>
        <w:t>4. Cleary SM, McIntyre D, Boulle AM (2006) The cost-effectiveness of antiretroviral treatment in Khayelitsha, South Africa--a primary data analysis. Cost Eff Resour Alloc 4: 20.</w:t>
      </w:r>
      <w:bookmarkEnd w:id="4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5" w:name="_ENREF_5"/>
      <w:r w:rsidRPr="00746F02">
        <w:rPr>
          <w:sz w:val="24"/>
          <w:szCs w:val="24"/>
        </w:rPr>
        <w:t>5. Marseille E, Saba J, Muyingo S, Kahn JG (2006) The costs and benefits of private sector provision of treatment to HIV-infected employees in Kampala, Uganda. Aids 20: 907-914.</w:t>
      </w:r>
      <w:bookmarkEnd w:id="5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6" w:name="_ENREF_6"/>
      <w:r w:rsidRPr="00746F02">
        <w:rPr>
          <w:sz w:val="24"/>
          <w:szCs w:val="24"/>
        </w:rPr>
        <w:t>6. Bachmann MO (2006) Effectiveness and cost effectiveness of early and late prevention of HIV/AIDS progression with antiretrovirals or antibiotics in Southern African adults. AIDS Care 18: 109-120.</w:t>
      </w:r>
      <w:bookmarkEnd w:id="6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  <w:lang w:val="nb-NO"/>
        </w:rPr>
      </w:pPr>
      <w:bookmarkStart w:id="7" w:name="_ENREF_7"/>
      <w:r w:rsidRPr="00746F02">
        <w:rPr>
          <w:sz w:val="24"/>
          <w:szCs w:val="24"/>
        </w:rPr>
        <w:t xml:space="preserve">7. Palombi L, Bernava GM, Nucita A, Giglio P, Liotta G, et al. (2012) Predicting trends in HIV-1 sexual transmission in sub-Saharan Africa through the Drug Resource Enhancement Against AIDS and Malnutrition model: antiretrovirals for 5 reduction of population infectivity, incidence and prevalence at the district level. </w:t>
      </w:r>
      <w:r w:rsidRPr="00746F02">
        <w:rPr>
          <w:sz w:val="24"/>
          <w:szCs w:val="24"/>
          <w:lang w:val="nb-NO"/>
        </w:rPr>
        <w:t>Clin Infect Dis 55: 268-275.</w:t>
      </w:r>
      <w:bookmarkEnd w:id="7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8" w:name="_ENREF_8"/>
      <w:r w:rsidRPr="00746F02">
        <w:rPr>
          <w:sz w:val="24"/>
          <w:szCs w:val="24"/>
          <w:lang w:val="nb-NO"/>
        </w:rPr>
        <w:t xml:space="preserve">8. Leisegang R, Maartens G, Hislop M, Sargent J, Darkoh E, et al. </w:t>
      </w:r>
      <w:r w:rsidRPr="00746F02">
        <w:rPr>
          <w:sz w:val="24"/>
          <w:szCs w:val="24"/>
        </w:rPr>
        <w:t>(2013) A Novel Markov Model Projecting Costs and Outcomes of Providing Antiretroviral Therapy to Public Patients in Private Practices versus Public Clinics in South Africa. Plos One 8.</w:t>
      </w:r>
      <w:bookmarkEnd w:id="8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9" w:name="_ENREF_9"/>
      <w:r w:rsidRPr="00746F02">
        <w:rPr>
          <w:sz w:val="24"/>
          <w:szCs w:val="24"/>
        </w:rPr>
        <w:t>9. Mbonigaba J (2013) THE COST-EFFECTIVENESS OF INTERVENING IN LOW AND HIGH HIV PREVALENCE AREAS IN SOUTH AFRICA. South African Journal of Economic and Management Sciences 16: 183-198.</w:t>
      </w:r>
      <w:bookmarkEnd w:id="9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0" w:name="_ENREF_10"/>
      <w:r w:rsidRPr="00746F02">
        <w:rPr>
          <w:sz w:val="24"/>
          <w:szCs w:val="24"/>
        </w:rPr>
        <w:t>10. Fraser N, Kerr CC, Harouna Z, Alhousseini Z, Cheikh N, et al. (2015) Reorienting the HIV response in Niger toward sex work interventions: from better evidence to targeted and expanded practice. J Acquir Immune Defic Syndr 68 Suppl 2: S213-220.</w:t>
      </w:r>
      <w:bookmarkEnd w:id="10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1" w:name="_ENREF_11"/>
      <w:r w:rsidRPr="00746F02">
        <w:rPr>
          <w:sz w:val="24"/>
          <w:szCs w:val="24"/>
        </w:rPr>
        <w:t>11. Barnighausen T, Bloom DE, Humair S (2012) Economics of antiretroviral treatment vs. circumcision for HIV prevention. Proc Natl Acad Sci U S A 109: 21271-21276.</w:t>
      </w:r>
      <w:bookmarkEnd w:id="11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2" w:name="_ENREF_12"/>
      <w:r w:rsidRPr="00746F02">
        <w:rPr>
          <w:sz w:val="24"/>
          <w:szCs w:val="24"/>
        </w:rPr>
        <w:t>12. Hallett TB, Baeten JM, Heffron R, Barnabas R, de Bruyn G, et al. (2011) Optimal uses of antiretrovirals for prevention in HIV-1 serodiscordant heterosexual couples in South Africa: a modelling study. PLoS Med 8: e1001123.</w:t>
      </w:r>
      <w:bookmarkEnd w:id="12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3" w:name="_ENREF_13"/>
      <w:r w:rsidRPr="00746F02">
        <w:rPr>
          <w:sz w:val="24"/>
          <w:szCs w:val="24"/>
        </w:rPr>
        <w:t>13. Mitchell KM, Lepine A, Terris-Prestholt F, Torpey K, Khamofu H, et al. (2015) Modelling the impact and cost-effectiveness of combination prevention amongst HIV serodiscordant couples in Nigeria. Aids 29: 2035-2044.</w:t>
      </w:r>
      <w:bookmarkEnd w:id="13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4" w:name="_ENREF_14"/>
      <w:r w:rsidRPr="00746F02">
        <w:rPr>
          <w:sz w:val="24"/>
          <w:szCs w:val="24"/>
        </w:rPr>
        <w:t>14. Mills FP, Ford N, Nachega JB, Bansback N, Nosyk B, et al. (2012) Earlier initialization of highly active antiretroviral therapy is associated with long-term survival and is cost-effective: findings from a deterministic model of a 10-year Ugandan cohort. J Acquir Immune Defic Syndr 61: 364-369.</w:t>
      </w:r>
      <w:bookmarkEnd w:id="14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5" w:name="_ENREF_15"/>
      <w:r w:rsidRPr="00746F02">
        <w:rPr>
          <w:sz w:val="24"/>
          <w:szCs w:val="24"/>
        </w:rPr>
        <w:lastRenderedPageBreak/>
        <w:t>15. Alistar SS, Grant PM, Bendavid E (2014) Comparative effectiveness and cost-effectiveness of antiretroviral therapy and pre-exposure prophylaxis for HIV prevention in South Africa. BMC Med 12: 46.</w:t>
      </w:r>
      <w:bookmarkEnd w:id="15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6" w:name="_ENREF_16"/>
      <w:r w:rsidRPr="00746F02">
        <w:rPr>
          <w:sz w:val="24"/>
          <w:szCs w:val="24"/>
        </w:rPr>
        <w:t>16. Vijayaraghavan A, Efrusy MB, Mazonson PD, Ebrahim O, Sanne IM, et al. (2007) Cost-effectiveness of alternative strategies for initiating and monitoring highly active antiretroviral therapy in the developing world. J Acquir Immune Defic Syndr 46: 91-100.</w:t>
      </w:r>
      <w:bookmarkEnd w:id="16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7" w:name="_ENREF_17"/>
      <w:r w:rsidRPr="00746F02">
        <w:rPr>
          <w:sz w:val="24"/>
          <w:szCs w:val="24"/>
        </w:rPr>
        <w:t>17. Eaton JW, Menzies NA, Stover J, Cambiano V, Chindelevitch L, et al. (2013) Health benefits, costs, and cost-effectiveness of earlier eligibility for adult antiretroviral therapy and expanded treatment coverage: a combined analysis of 12 mathematical models. Lancet Glob Health 2: 23-34.</w:t>
      </w:r>
      <w:bookmarkEnd w:id="17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  <w:lang w:val="nb-NO"/>
        </w:rPr>
      </w:pPr>
      <w:bookmarkStart w:id="18" w:name="_ENREF_18"/>
      <w:r w:rsidRPr="00746F02">
        <w:rPr>
          <w:sz w:val="24"/>
          <w:szCs w:val="24"/>
        </w:rPr>
        <w:t xml:space="preserve">18. Walensky RP, Ross EL, Kumarasamy N, Wood R, Noubary F, et al. (2013) Cost-effectiveness of HIV treatment as prevention in serodiscordant couples. </w:t>
      </w:r>
      <w:r w:rsidRPr="00746F02">
        <w:rPr>
          <w:sz w:val="24"/>
          <w:szCs w:val="24"/>
          <w:lang w:val="nb-NO"/>
        </w:rPr>
        <w:t>N Engl J Med 369: 1715-1725.</w:t>
      </w:r>
      <w:bookmarkEnd w:id="18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19" w:name="_ENREF_19"/>
      <w:r w:rsidRPr="00746F02">
        <w:rPr>
          <w:sz w:val="24"/>
          <w:szCs w:val="24"/>
          <w:lang w:val="nb-NO"/>
        </w:rPr>
        <w:t xml:space="preserve">19. Hontelez JA, de Vlas SJ, Tanser F, Bakker R, Barnighausen T, et al. </w:t>
      </w:r>
      <w:r w:rsidRPr="00746F02">
        <w:rPr>
          <w:sz w:val="24"/>
          <w:szCs w:val="24"/>
        </w:rPr>
        <w:t>(2011) The impact of the new WHO antiretroviral treatment guidelines on HIV epidemic dynamics and cost in South Africa. PLoS One 6: e21919.</w:t>
      </w:r>
      <w:bookmarkEnd w:id="19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0" w:name="_ENREF_20"/>
      <w:r w:rsidRPr="00746F02">
        <w:rPr>
          <w:sz w:val="24"/>
          <w:szCs w:val="24"/>
        </w:rPr>
        <w:t>20. Sempa J, Ssennono M, Kuznik A, Lamorde M, Sowinski S, et al. (2012) Cost-effectiveness of early initiation of first-line combination antiretroviral therapy in Uganda. BMC Public Health 12: 736.</w:t>
      </w:r>
      <w:bookmarkEnd w:id="20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1" w:name="_ENREF_21"/>
      <w:r w:rsidRPr="00746F02">
        <w:rPr>
          <w:sz w:val="24"/>
          <w:szCs w:val="24"/>
        </w:rPr>
        <w:t>21. Badri M, Cleary S, Maartens G, Pitt J, Bekker LG, et al. (2006) When to initiate highly active antiretroviral therapy in sub-Saharan Africa? A South African cost-effectiveness study. Antivir Ther 11: 63-72.</w:t>
      </w:r>
      <w:bookmarkEnd w:id="21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2" w:name="_ENREF_22"/>
      <w:r w:rsidRPr="00746F02">
        <w:rPr>
          <w:sz w:val="24"/>
          <w:szCs w:val="24"/>
        </w:rPr>
        <w:t>22. Walensky RP, Wolf LL, Wood R, Fofana MO, Freedberg KA, et al. (2009) When to start antiretroviral therapy in resource-limited settings. Ann Intern Med 151: 157-166.</w:t>
      </w:r>
      <w:bookmarkEnd w:id="22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3" w:name="_ENREF_23"/>
      <w:r w:rsidRPr="00746F02">
        <w:rPr>
          <w:sz w:val="24"/>
          <w:szCs w:val="24"/>
          <w:lang w:val="nb-NO"/>
        </w:rPr>
        <w:t xml:space="preserve">23. Granich R, Kahn JG, Bennett R, Holmes CB, Garg N, et al. </w:t>
      </w:r>
      <w:r w:rsidRPr="00746F02">
        <w:rPr>
          <w:sz w:val="24"/>
          <w:szCs w:val="24"/>
        </w:rPr>
        <w:t>(2012) Expanding ART for treatment and prevention of HIV in South Africa: estimated cost and cost-effectiveness 2011-2050. PLoS One 7: e30216.</w:t>
      </w:r>
      <w:bookmarkEnd w:id="23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  <w:lang w:val="nb-NO"/>
        </w:rPr>
      </w:pPr>
      <w:bookmarkStart w:id="24" w:name="_ENREF_24"/>
      <w:r w:rsidRPr="00746F02">
        <w:rPr>
          <w:sz w:val="24"/>
          <w:szCs w:val="24"/>
        </w:rPr>
        <w:t xml:space="preserve">24. Anderson SJ, Cherutich P, Kilonzo N, Cremin I, Fecht D, et al. (2014) Maximising the effect of combination HIV prevention through prioritisation of the people and places in greatest need: a modelling study. </w:t>
      </w:r>
      <w:r w:rsidRPr="00746F02">
        <w:rPr>
          <w:sz w:val="24"/>
          <w:szCs w:val="24"/>
          <w:lang w:val="nb-NO"/>
        </w:rPr>
        <w:t>Lancet 384: 249-256.</w:t>
      </w:r>
      <w:bookmarkEnd w:id="24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5" w:name="_ENREF_25"/>
      <w:r w:rsidRPr="00746F02">
        <w:rPr>
          <w:sz w:val="24"/>
          <w:szCs w:val="24"/>
          <w:lang w:val="nb-NO"/>
        </w:rPr>
        <w:t xml:space="preserve">25. Goldie SJ, Yazdanpanah Y, Losina E, Weinstein MC, Anglaret X, et al. </w:t>
      </w:r>
      <w:r w:rsidRPr="00746F02">
        <w:rPr>
          <w:sz w:val="24"/>
          <w:szCs w:val="24"/>
        </w:rPr>
        <w:t>(2006) Cost-effectiveness of HIV treatment in resource-poor settings - The case of Cote d'Ivoire. New England Journal of Medicine 355: 1141-1153.</w:t>
      </w:r>
      <w:bookmarkEnd w:id="25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6" w:name="_ENREF_26"/>
      <w:r w:rsidRPr="00746F02">
        <w:rPr>
          <w:sz w:val="24"/>
          <w:szCs w:val="24"/>
        </w:rPr>
        <w:t>26. Bishai D, Colchero A, Durack DT (2007) The cost effectiveness of antiretroviral treatment strategies in resource-limited settings. Aids 21: 1333-1340.</w:t>
      </w:r>
      <w:bookmarkEnd w:id="26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7" w:name="_ENREF_27"/>
      <w:r w:rsidRPr="00746F02">
        <w:rPr>
          <w:sz w:val="24"/>
          <w:szCs w:val="24"/>
        </w:rPr>
        <w:t>27. Hogan DR, Baltussen R, Hayashi C, Lauer JA, Salomon JA (2005) Achieving the millennium development goals for health - Cost effectiveness analysis of strategies to combat HIV/AIDS in developing countries. British Medical Journal 331: 1431-1435.</w:t>
      </w:r>
      <w:bookmarkEnd w:id="27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8" w:name="_ENREF_28"/>
      <w:r w:rsidRPr="00746F02">
        <w:rPr>
          <w:sz w:val="24"/>
          <w:szCs w:val="24"/>
        </w:rPr>
        <w:t>28. Long EF, Stavert RR (2013) Portfolios of biomedical HIV interventions in South Africa: a cost-effectiveness analysis. J Gen Intern Med 28: 1294-1301.</w:t>
      </w:r>
      <w:bookmarkEnd w:id="28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29" w:name="_ENREF_29"/>
      <w:r w:rsidRPr="00746F02">
        <w:rPr>
          <w:sz w:val="24"/>
          <w:szCs w:val="24"/>
        </w:rPr>
        <w:t>29. Ciaranello AL, Doherty K, Penazzato M, Lindsey JC, Harrison L, et al. (2015) Cost-effectiveness of first-line antiretroviral therapy for HIV-infected African children less than 3 years of age. Aids 29: 1247-1259.</w:t>
      </w:r>
      <w:bookmarkEnd w:id="29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  <w:lang w:val="nb-NO"/>
        </w:rPr>
      </w:pPr>
      <w:bookmarkStart w:id="30" w:name="_ENREF_30"/>
      <w:r w:rsidRPr="00746F02">
        <w:rPr>
          <w:sz w:val="24"/>
          <w:szCs w:val="24"/>
        </w:rPr>
        <w:t xml:space="preserve">30. Cleary SM, McIntyre D, Boulle AM (2008) Assessing efficiency and costs of scaling up HIV treatment. </w:t>
      </w:r>
      <w:r w:rsidRPr="00746F02">
        <w:rPr>
          <w:sz w:val="24"/>
          <w:szCs w:val="24"/>
          <w:lang w:val="nb-NO"/>
        </w:rPr>
        <w:t>Aids 22 Suppl 1: S35-42.</w:t>
      </w:r>
      <w:bookmarkEnd w:id="30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31" w:name="_ENREF_31"/>
      <w:r w:rsidRPr="00746F02">
        <w:rPr>
          <w:sz w:val="24"/>
          <w:szCs w:val="24"/>
          <w:lang w:val="nb-NO"/>
        </w:rPr>
        <w:lastRenderedPageBreak/>
        <w:t xml:space="preserve">31. Hontelez JA, Lurie MN, Barnighausen T, Bakker R, Baltussen R, et al. </w:t>
      </w:r>
      <w:r w:rsidRPr="00746F02">
        <w:rPr>
          <w:sz w:val="24"/>
          <w:szCs w:val="24"/>
        </w:rPr>
        <w:t>(2013) Elimination of HIV in South Africa through expanded access to antiretroviral therapy: a model comparison study. PLoS Med 10: e1001534.</w:t>
      </w:r>
      <w:bookmarkEnd w:id="31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32" w:name="_ENREF_32"/>
      <w:r w:rsidRPr="00746F02">
        <w:rPr>
          <w:sz w:val="24"/>
          <w:szCs w:val="24"/>
        </w:rPr>
        <w:t>32. Walensky RP, Wood R, Ciaranello AL, Paltiel AD, Lorenzana SB, et al. (2010) Scaling Up the 2010 World Health Organization HIV Treatment Guidelines in Resource-Limited Settings: A Model-Based Analysis. Plos Medicine 7.</w:t>
      </w:r>
      <w:bookmarkEnd w:id="32"/>
    </w:p>
    <w:p w:rsidR="00346AE7" w:rsidRPr="00746F02" w:rsidRDefault="00346AE7" w:rsidP="00346AE7">
      <w:pPr>
        <w:pStyle w:val="EndNoteBibliography"/>
        <w:spacing w:after="0"/>
        <w:ind w:left="720" w:hanging="720"/>
        <w:rPr>
          <w:sz w:val="24"/>
          <w:szCs w:val="24"/>
        </w:rPr>
      </w:pPr>
      <w:bookmarkStart w:id="33" w:name="_ENREF_33"/>
      <w:r w:rsidRPr="00746F02">
        <w:rPr>
          <w:sz w:val="24"/>
          <w:szCs w:val="24"/>
        </w:rPr>
        <w:t>33. Smith T, Samandari T, Abimbola T, Marston B, Sangrujee N (2015) Implementation and Operational Research: Cost-Effectiveness of Antiretroviral Therapy and Isoniazid Prophylaxis to Reduce Tuberculosis and Death in People Living With HIV in Botswana. J Acquir Immune Defic Syndr 70: e84-93.</w:t>
      </w:r>
      <w:bookmarkEnd w:id="33"/>
    </w:p>
    <w:p w:rsidR="00346AE7" w:rsidRPr="00746F02" w:rsidRDefault="00346AE7" w:rsidP="00346AE7">
      <w:pPr>
        <w:pStyle w:val="EndNoteBibliography"/>
        <w:ind w:left="720" w:hanging="720"/>
        <w:rPr>
          <w:sz w:val="24"/>
          <w:szCs w:val="24"/>
        </w:rPr>
      </w:pPr>
      <w:bookmarkStart w:id="34" w:name="_ENREF_34"/>
      <w:r w:rsidRPr="00746F02">
        <w:rPr>
          <w:sz w:val="24"/>
          <w:szCs w:val="24"/>
        </w:rPr>
        <w:t>34. Dodd PJ, Garnett GP, Hallett TB (2010) Examining the promise of HIV elimination by 'test and treat' in hyperendemic settings. Aids 24: 729-U128.</w:t>
      </w:r>
      <w:bookmarkEnd w:id="34"/>
    </w:p>
    <w:p w:rsidR="00681E5F" w:rsidRPr="00746F02" w:rsidRDefault="00966D4C" w:rsidP="00966D4C">
      <w:pPr>
        <w:spacing w:after="11" w:line="255" w:lineRule="auto"/>
        <w:ind w:left="10"/>
        <w:rPr>
          <w:rFonts w:ascii="Times New Roman" w:hAnsi="Times New Roman" w:cs="Times New Roman"/>
          <w:sz w:val="24"/>
          <w:szCs w:val="24"/>
        </w:rPr>
      </w:pPr>
      <w:r w:rsidRPr="00746F0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81E5F" w:rsidRPr="00746F02">
      <w:pgSz w:w="11906" w:h="16838"/>
      <w:pgMar w:top="1459" w:right="1418" w:bottom="2187" w:left="1418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E05706"/>
    <w:multiLevelType w:val="hybridMultilevel"/>
    <w:tmpl w:val="A4EC757C"/>
    <w:lvl w:ilvl="0" w:tplc="A24E041E">
      <w:start w:val="1"/>
      <w:numFmt w:val="decimal"/>
      <w:lvlText w:val="%1."/>
      <w:lvlJc w:val="left"/>
      <w:pPr>
        <w:ind w:left="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6772DF9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C4906842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35020DB0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597AFF04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C534EE06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FAE4824E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89F60890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D9B45AF0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 w15:restartNumberingAfterBreak="0">
    <w:nsid w:val="37D65E00"/>
    <w:multiLevelType w:val="hybridMultilevel"/>
    <w:tmpl w:val="02C48F16"/>
    <w:lvl w:ilvl="0" w:tplc="CC403FC4">
      <w:start w:val="2011"/>
      <w:numFmt w:val="decimal"/>
      <w:lvlText w:val="%1"/>
      <w:lvlJc w:val="left"/>
      <w:pPr>
        <w:ind w:left="77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1" w:tplc="A90253D8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2" w:tplc="E7EAC240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3" w:tplc="C3B2F940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4" w:tplc="C8144074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5" w:tplc="137E10A0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6" w:tplc="3154C392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7" w:tplc="3438B37E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8" w:tplc="7486C924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401A5726"/>
    <w:multiLevelType w:val="hybridMultilevel"/>
    <w:tmpl w:val="466AE816"/>
    <w:lvl w:ilvl="0" w:tplc="221A9D04">
      <w:start w:val="16"/>
      <w:numFmt w:val="decimal"/>
      <w:lvlText w:val="%1."/>
      <w:lvlJc w:val="left"/>
      <w:pPr>
        <w:ind w:left="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0980D284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CAFCB256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0330BA92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0D26DF6E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213C63D4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4572BA7A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5616E672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5A00132E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" w15:restartNumberingAfterBreak="0">
    <w:nsid w:val="406A6596"/>
    <w:multiLevelType w:val="hybridMultilevel"/>
    <w:tmpl w:val="E17263E4"/>
    <w:lvl w:ilvl="0" w:tplc="88A22082">
      <w:start w:val="8"/>
      <w:numFmt w:val="decimal"/>
      <w:lvlText w:val="%1."/>
      <w:lvlJc w:val="left"/>
      <w:pPr>
        <w:ind w:left="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716A85C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F5A2E446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D3C26F26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97809FAC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1274438E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298A1A8E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0C54688A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FCDC1680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4" w15:restartNumberingAfterBreak="0">
    <w:nsid w:val="578A17A0"/>
    <w:multiLevelType w:val="hybridMultilevel"/>
    <w:tmpl w:val="118C6776"/>
    <w:lvl w:ilvl="0" w:tplc="84423E1E">
      <w:start w:val="2012"/>
      <w:numFmt w:val="decimal"/>
      <w:lvlText w:val="%1"/>
      <w:lvlJc w:val="left"/>
      <w:pPr>
        <w:ind w:left="77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1" w:tplc="8D1E5720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2" w:tplc="D15E8106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3" w:tplc="622224B0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4" w:tplc="D4346426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5" w:tplc="80FCD49E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6" w:tplc="6936A8D6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7" w:tplc="8EC24FF6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8" w:tplc="EC96D6DC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 w15:restartNumberingAfterBreak="0">
    <w:nsid w:val="7AFD1338"/>
    <w:multiLevelType w:val="hybridMultilevel"/>
    <w:tmpl w:val="EB2ED7D6"/>
    <w:lvl w:ilvl="0" w:tplc="CC64C24C">
      <w:start w:val="2006"/>
      <w:numFmt w:val="decimal"/>
      <w:lvlText w:val="%1"/>
      <w:lvlJc w:val="left"/>
      <w:pPr>
        <w:ind w:left="77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1" w:tplc="7832A1DC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2" w:tplc="22BE3C24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3" w:tplc="9BF46FFA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4" w:tplc="2EB07760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5" w:tplc="0A1054F0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6" w:tplc="E37A79CC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7" w:tplc="1A801022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  <w:lvl w:ilvl="8" w:tplc="2E747FFA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16"/>
        <w:szCs w:val="16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 w15:restartNumberingAfterBreak="0">
    <w:nsid w:val="7E845649"/>
    <w:multiLevelType w:val="hybridMultilevel"/>
    <w:tmpl w:val="F0105E76"/>
    <w:lvl w:ilvl="0" w:tplc="70D62F98">
      <w:start w:val="4"/>
      <w:numFmt w:val="decimal"/>
      <w:lvlText w:val="%1."/>
      <w:lvlJc w:val="left"/>
      <w:pPr>
        <w:ind w:left="1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3ECA4D6C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A60479AE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673ABC16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166A6694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AD5647A6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149E364E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A1A0EC22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876E2D3A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2"/>
        <w:szCs w:val="22"/>
        <w:u w:val="none" w:color="000000"/>
        <w:bdr w:val="none" w:sz="0" w:space="0" w:color="auto"/>
        <w:shd w:val="clear" w:color="auto" w:fill="auto"/>
        <w:vertAlign w:val="baseline"/>
      </w:rPr>
    </w:lvl>
  </w:abstractNum>
  <w:num w:numId="1">
    <w:abstractNumId w:val="4"/>
  </w:num>
  <w:num w:numId="2">
    <w:abstractNumId w:val="1"/>
  </w:num>
  <w:num w:numId="3">
    <w:abstractNumId w:val="5"/>
  </w:num>
  <w:num w:numId="4">
    <w:abstractNumId w:val="0"/>
  </w:num>
  <w:num w:numId="5">
    <w:abstractNumId w:val="6"/>
  </w:num>
  <w:num w:numId="6">
    <w:abstractNumId w:val="3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zt0ffe5rx9v56exff0pad0fz2w2e5zsssxr&quot;&gt;HealthSystemConstraints(26.10.2015)(EM)&lt;record-ids&gt;&lt;item&gt;1134&lt;/item&gt;&lt;item&gt;1137&lt;/item&gt;&lt;item&gt;1161&lt;/item&gt;&lt;item&gt;1177&lt;/item&gt;&lt;item&gt;1223&lt;/item&gt;&lt;item&gt;1226&lt;/item&gt;&lt;item&gt;1251&lt;/item&gt;&lt;item&gt;1287&lt;/item&gt;&lt;item&gt;1288&lt;/item&gt;&lt;item&gt;1331&lt;/item&gt;&lt;item&gt;1375&lt;/item&gt;&lt;item&gt;1406&lt;/item&gt;&lt;item&gt;1429&lt;/item&gt;&lt;item&gt;1447&lt;/item&gt;&lt;item&gt;1449&lt;/item&gt;&lt;item&gt;1457&lt;/item&gt;&lt;item&gt;1481&lt;/item&gt;&lt;item&gt;1505&lt;/item&gt;&lt;item&gt;1546&lt;/item&gt;&lt;item&gt;1677&lt;/item&gt;&lt;item&gt;1678&lt;/item&gt;&lt;item&gt;1729&lt;/item&gt;&lt;item&gt;1799&lt;/item&gt;&lt;item&gt;1806&lt;/item&gt;&lt;item&gt;1840&lt;/item&gt;&lt;item&gt;1870&lt;/item&gt;&lt;item&gt;1873&lt;/item&gt;&lt;item&gt;1887&lt;/item&gt;&lt;item&gt;2559&lt;/item&gt;&lt;item&gt;2573&lt;/item&gt;&lt;item&gt;2749&lt;/item&gt;&lt;item&gt;2793&lt;/item&gt;&lt;item&gt;2960&lt;/item&gt;&lt;item&gt;2984&lt;/item&gt;&lt;/record-ids&gt;&lt;/item&gt;&lt;/Libraries&gt;"/>
  </w:docVars>
  <w:rsids>
    <w:rsidRoot w:val="00681E5F"/>
    <w:rsid w:val="00005C65"/>
    <w:rsid w:val="001C3D04"/>
    <w:rsid w:val="001D3F14"/>
    <w:rsid w:val="001D5078"/>
    <w:rsid w:val="002003EC"/>
    <w:rsid w:val="00346AE7"/>
    <w:rsid w:val="00473A0A"/>
    <w:rsid w:val="004915DD"/>
    <w:rsid w:val="004D60BD"/>
    <w:rsid w:val="00544368"/>
    <w:rsid w:val="0058121A"/>
    <w:rsid w:val="00626499"/>
    <w:rsid w:val="00681E5F"/>
    <w:rsid w:val="00746F02"/>
    <w:rsid w:val="00747C10"/>
    <w:rsid w:val="007616C8"/>
    <w:rsid w:val="00796E3C"/>
    <w:rsid w:val="00966D4C"/>
    <w:rsid w:val="00AB38F2"/>
    <w:rsid w:val="00B20D91"/>
    <w:rsid w:val="00D91A22"/>
    <w:rsid w:val="00DA5476"/>
    <w:rsid w:val="00DD4275"/>
    <w:rsid w:val="00E710FD"/>
    <w:rsid w:val="00F55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D9143E12-8F4A-4E8B-A3ED-D251FD4D43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AB38F2"/>
  </w:style>
  <w:style w:type="paragraph" w:styleId="Overskrift1">
    <w:name w:val="heading 1"/>
    <w:basedOn w:val="Normal"/>
    <w:next w:val="Normal"/>
    <w:link w:val="Overskrift1Tegn"/>
    <w:uiPriority w:val="9"/>
    <w:qFormat/>
    <w:rsid w:val="00AB38F2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4E79" w:themeColor="accent1" w:themeShade="80"/>
      <w:sz w:val="36"/>
      <w:szCs w:val="36"/>
    </w:rPr>
  </w:style>
  <w:style w:type="paragraph" w:styleId="Overskrift2">
    <w:name w:val="heading 2"/>
    <w:basedOn w:val="Normal"/>
    <w:next w:val="Normal"/>
    <w:link w:val="Overskrift2Tegn"/>
    <w:uiPriority w:val="9"/>
    <w:semiHidden/>
    <w:unhideWhenUsed/>
    <w:qFormat/>
    <w:rsid w:val="00AB38F2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AB38F2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AB38F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AB38F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E74B5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AB38F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4E79" w:themeColor="accent1" w:themeShade="80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AB38F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4E79" w:themeColor="accent1" w:themeShade="80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AB38F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4E79" w:themeColor="accent1" w:themeShade="8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AB38F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4915D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4915DD"/>
    <w:rPr>
      <w:rFonts w:ascii="Segoe UI" w:eastAsia="Times New Roman" w:hAnsi="Segoe UI" w:cs="Segoe UI"/>
      <w:color w:val="000000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Tegn"/>
    <w:rsid w:val="00966D4C"/>
    <w:pPr>
      <w:spacing w:after="0"/>
      <w:jc w:val="center"/>
    </w:pPr>
    <w:rPr>
      <w:rFonts w:ascii="Times New Roman" w:hAnsi="Times New Roman" w:cs="Times New Roman"/>
      <w:noProof/>
      <w:sz w:val="16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966D4C"/>
    <w:rPr>
      <w:rFonts w:ascii="Times New Roman" w:hAnsi="Times New Roman" w:cs="Times New Roman"/>
      <w:noProof/>
      <w:sz w:val="16"/>
    </w:rPr>
  </w:style>
  <w:style w:type="paragraph" w:customStyle="1" w:styleId="EndNoteBibliography">
    <w:name w:val="EndNote Bibliography"/>
    <w:basedOn w:val="Normal"/>
    <w:link w:val="EndNoteBibliographyTegn"/>
    <w:rsid w:val="00966D4C"/>
    <w:pPr>
      <w:spacing w:line="240" w:lineRule="auto"/>
    </w:pPr>
    <w:rPr>
      <w:rFonts w:ascii="Times New Roman" w:hAnsi="Times New Roman" w:cs="Times New Roman"/>
      <w:noProof/>
      <w:sz w:val="16"/>
    </w:rPr>
  </w:style>
  <w:style w:type="character" w:customStyle="1" w:styleId="EndNoteBibliographyTegn">
    <w:name w:val="EndNote Bibliography Tegn"/>
    <w:basedOn w:val="Standardskriftforavsnitt"/>
    <w:link w:val="EndNoteBibliography"/>
    <w:rsid w:val="00966D4C"/>
    <w:rPr>
      <w:rFonts w:ascii="Times New Roman" w:hAnsi="Times New Roman" w:cs="Times New Roman"/>
      <w:noProof/>
      <w:sz w:val="16"/>
    </w:rPr>
  </w:style>
  <w:style w:type="character" w:styleId="Hyperkobling">
    <w:name w:val="Hyperlink"/>
    <w:basedOn w:val="Standardskriftforavsnitt"/>
    <w:uiPriority w:val="99"/>
    <w:unhideWhenUsed/>
    <w:rsid w:val="00966D4C"/>
    <w:rPr>
      <w:color w:val="0563C1" w:themeColor="hyperlink"/>
      <w:u w:val="single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AB38F2"/>
    <w:rPr>
      <w:rFonts w:asciiTheme="majorHAnsi" w:eastAsiaTheme="majorEastAsia" w:hAnsiTheme="majorHAnsi" w:cstheme="majorBidi"/>
      <w:color w:val="1F4E79" w:themeColor="accent1" w:themeShade="80"/>
      <w:sz w:val="36"/>
      <w:szCs w:val="36"/>
    </w:rPr>
  </w:style>
  <w:style w:type="character" w:customStyle="1" w:styleId="Overskrift2Tegn">
    <w:name w:val="Overskrift 2 Tegn"/>
    <w:basedOn w:val="Standardskriftforavsnitt"/>
    <w:link w:val="Overskrift2"/>
    <w:uiPriority w:val="9"/>
    <w:semiHidden/>
    <w:rsid w:val="00AB38F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Overskrift3Tegn">
    <w:name w:val="Overskrift 3 Tegn"/>
    <w:basedOn w:val="Standardskriftforavsnitt"/>
    <w:link w:val="Overskrift3"/>
    <w:uiPriority w:val="9"/>
    <w:semiHidden/>
    <w:rsid w:val="00AB38F2"/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character" w:customStyle="1" w:styleId="Overskrift4Tegn">
    <w:name w:val="Overskrift 4 Tegn"/>
    <w:basedOn w:val="Standardskriftforavsnitt"/>
    <w:link w:val="Overskrift4"/>
    <w:uiPriority w:val="9"/>
    <w:semiHidden/>
    <w:rsid w:val="00AB38F2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AB38F2"/>
    <w:rPr>
      <w:rFonts w:asciiTheme="majorHAnsi" w:eastAsiaTheme="majorEastAsia" w:hAnsiTheme="majorHAnsi" w:cstheme="majorBidi"/>
      <w:caps/>
      <w:color w:val="2E74B5" w:themeColor="accent1" w:themeShade="BF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AB38F2"/>
    <w:rPr>
      <w:rFonts w:asciiTheme="majorHAnsi" w:eastAsiaTheme="majorEastAsia" w:hAnsiTheme="majorHAnsi" w:cstheme="majorBidi"/>
      <w:i/>
      <w:iCs/>
      <w:caps/>
      <w:color w:val="1F4E79" w:themeColor="accent1" w:themeShade="80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AB38F2"/>
    <w:rPr>
      <w:rFonts w:asciiTheme="majorHAnsi" w:eastAsiaTheme="majorEastAsia" w:hAnsiTheme="majorHAnsi" w:cstheme="majorBidi"/>
      <w:b/>
      <w:bCs/>
      <w:color w:val="1F4E79" w:themeColor="accent1" w:themeShade="80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AB38F2"/>
    <w:rPr>
      <w:rFonts w:asciiTheme="majorHAnsi" w:eastAsiaTheme="majorEastAsia" w:hAnsiTheme="majorHAnsi" w:cstheme="majorBidi"/>
      <w:b/>
      <w:bCs/>
      <w:i/>
      <w:iCs/>
      <w:color w:val="1F4E79" w:themeColor="accent1" w:themeShade="80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AB38F2"/>
    <w:rPr>
      <w:rFonts w:asciiTheme="majorHAnsi" w:eastAsiaTheme="majorEastAsia" w:hAnsiTheme="majorHAnsi" w:cstheme="majorBidi"/>
      <w:i/>
      <w:iCs/>
      <w:color w:val="1F4E79" w:themeColor="accent1" w:themeShade="80"/>
    </w:rPr>
  </w:style>
  <w:style w:type="paragraph" w:styleId="Bildetekst">
    <w:name w:val="caption"/>
    <w:basedOn w:val="Normal"/>
    <w:next w:val="Normal"/>
    <w:uiPriority w:val="35"/>
    <w:semiHidden/>
    <w:unhideWhenUsed/>
    <w:qFormat/>
    <w:rsid w:val="00AB38F2"/>
    <w:pPr>
      <w:spacing w:line="240" w:lineRule="auto"/>
    </w:pPr>
    <w:rPr>
      <w:b/>
      <w:bCs/>
      <w:smallCaps/>
      <w:color w:val="44546A" w:themeColor="text2"/>
    </w:rPr>
  </w:style>
  <w:style w:type="paragraph" w:styleId="Tittel">
    <w:name w:val="Title"/>
    <w:basedOn w:val="Normal"/>
    <w:next w:val="Normal"/>
    <w:link w:val="TittelTegn"/>
    <w:uiPriority w:val="10"/>
    <w:qFormat/>
    <w:rsid w:val="00AB38F2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ittelTegn">
    <w:name w:val="Tittel Tegn"/>
    <w:basedOn w:val="Standardskriftforavsnitt"/>
    <w:link w:val="Tittel"/>
    <w:uiPriority w:val="10"/>
    <w:rsid w:val="00AB38F2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AB38F2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AB38F2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terk">
    <w:name w:val="Strong"/>
    <w:basedOn w:val="Standardskriftforavsnitt"/>
    <w:uiPriority w:val="22"/>
    <w:qFormat/>
    <w:rsid w:val="00AB38F2"/>
    <w:rPr>
      <w:b/>
      <w:bCs/>
    </w:rPr>
  </w:style>
  <w:style w:type="character" w:styleId="Utheving">
    <w:name w:val="Emphasis"/>
    <w:basedOn w:val="Standardskriftforavsnitt"/>
    <w:uiPriority w:val="20"/>
    <w:qFormat/>
    <w:rsid w:val="00AB38F2"/>
    <w:rPr>
      <w:i/>
      <w:iCs/>
    </w:rPr>
  </w:style>
  <w:style w:type="paragraph" w:styleId="Ingenmellomrom">
    <w:name w:val="No Spacing"/>
    <w:uiPriority w:val="1"/>
    <w:qFormat/>
    <w:rsid w:val="00AB38F2"/>
    <w:pPr>
      <w:spacing w:after="0" w:line="240" w:lineRule="auto"/>
    </w:pPr>
  </w:style>
  <w:style w:type="paragraph" w:styleId="Sitat">
    <w:name w:val="Quote"/>
    <w:basedOn w:val="Normal"/>
    <w:next w:val="Normal"/>
    <w:link w:val="SitatTegn"/>
    <w:uiPriority w:val="29"/>
    <w:qFormat/>
    <w:rsid w:val="00AB38F2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SitatTegn">
    <w:name w:val="Sitat Tegn"/>
    <w:basedOn w:val="Standardskriftforavsnitt"/>
    <w:link w:val="Sitat"/>
    <w:uiPriority w:val="29"/>
    <w:rsid w:val="00AB38F2"/>
    <w:rPr>
      <w:color w:val="44546A" w:themeColor="text2"/>
      <w:sz w:val="24"/>
      <w:szCs w:val="24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AB38F2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AB38F2"/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styleId="Svakutheving">
    <w:name w:val="Subtle Emphasis"/>
    <w:basedOn w:val="Standardskriftforavsnitt"/>
    <w:uiPriority w:val="19"/>
    <w:qFormat/>
    <w:rsid w:val="00AB38F2"/>
    <w:rPr>
      <w:i/>
      <w:iCs/>
      <w:color w:val="595959" w:themeColor="text1" w:themeTint="A6"/>
    </w:rPr>
  </w:style>
  <w:style w:type="character" w:styleId="Sterkutheving">
    <w:name w:val="Intense Emphasis"/>
    <w:basedOn w:val="Standardskriftforavsnitt"/>
    <w:uiPriority w:val="21"/>
    <w:qFormat/>
    <w:rsid w:val="00AB38F2"/>
    <w:rPr>
      <w:b/>
      <w:bCs/>
      <w:i/>
      <w:iCs/>
    </w:rPr>
  </w:style>
  <w:style w:type="character" w:styleId="Svakreferanse">
    <w:name w:val="Subtle Reference"/>
    <w:basedOn w:val="Standardskriftforavsnitt"/>
    <w:uiPriority w:val="31"/>
    <w:qFormat/>
    <w:rsid w:val="00AB38F2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Sterkreferanse">
    <w:name w:val="Intense Reference"/>
    <w:basedOn w:val="Standardskriftforavsnitt"/>
    <w:uiPriority w:val="32"/>
    <w:qFormat/>
    <w:rsid w:val="00AB38F2"/>
    <w:rPr>
      <w:b/>
      <w:bCs/>
      <w:smallCaps/>
      <w:color w:val="44546A" w:themeColor="text2"/>
      <w:u w:val="single"/>
    </w:rPr>
  </w:style>
  <w:style w:type="character" w:styleId="Boktittel">
    <w:name w:val="Book Title"/>
    <w:basedOn w:val="Standardskriftforavsnitt"/>
    <w:uiPriority w:val="33"/>
    <w:qFormat/>
    <w:rsid w:val="00AB38F2"/>
    <w:rPr>
      <w:b/>
      <w:bCs/>
      <w:smallCaps/>
      <w:spacing w:val="10"/>
    </w:rPr>
  </w:style>
  <w:style w:type="paragraph" w:styleId="Overskriftforinnholdsfortegnelse">
    <w:name w:val="TOC Heading"/>
    <w:basedOn w:val="Overskrift1"/>
    <w:next w:val="Normal"/>
    <w:uiPriority w:val="39"/>
    <w:semiHidden/>
    <w:unhideWhenUsed/>
    <w:qFormat/>
    <w:rsid w:val="00AB38F2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7996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93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78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CC9CB0-BA16-4468-A146-C7E86C0B22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3803</Words>
  <Characters>21678</Characters>
  <Application>Microsoft Office Word</Application>
  <DocSecurity>0</DocSecurity>
  <Lines>180</Lines>
  <Paragraphs>50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>Microsoft Word - Litterature review (Lancet viewpoint) 08 07 2016</vt:lpstr>
    </vt:vector>
  </TitlesOfParts>
  <Company/>
  <LinksUpToDate>false</LinksUpToDate>
  <CharactersWithSpaces>25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Litterature review (Lancet viewpoint) 08 07 2016</dc:title>
  <dc:subject/>
  <dc:creator>Eier</dc:creator>
  <cp:keywords/>
  <cp:lastModifiedBy>Evelinn Mikkelsen</cp:lastModifiedBy>
  <cp:revision>2</cp:revision>
  <dcterms:created xsi:type="dcterms:W3CDTF">2016-12-30T13:36:00Z</dcterms:created>
  <dcterms:modified xsi:type="dcterms:W3CDTF">2016-12-30T13:36:00Z</dcterms:modified>
</cp:coreProperties>
</file>